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995D285" w14:textId="670FF0FB" w:rsidR="0097522B" w:rsidRDefault="0097522B" w:rsidP="00C13EBE">
      <w:pPr>
        <w:spacing w:line="240" w:lineRule="auto"/>
        <w:rPr>
          <w:rFonts w:ascii="Times New Roman" w:hAnsi="Times New Roman" w:cs="Times New Roman"/>
          <w:sz w:val="24"/>
          <w:szCs w:val="20"/>
        </w:rPr>
      </w:pPr>
      <w:bookmarkStart w:id="0" w:name="_GoBack"/>
      <w:bookmarkEnd w:id="0"/>
    </w:p>
    <w:tbl>
      <w:tblPr>
        <w:tblStyle w:val="TableGrid"/>
        <w:tblpPr w:leftFromText="180" w:rightFromText="180" w:vertAnchor="page" w:horzAnchor="margin" w:tblpXSpec="center" w:tblpY="2140"/>
        <w:tblW w:w="1499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30"/>
        <w:gridCol w:w="2047"/>
        <w:gridCol w:w="2400"/>
        <w:gridCol w:w="2592"/>
        <w:gridCol w:w="2334"/>
        <w:gridCol w:w="2291"/>
      </w:tblGrid>
      <w:tr w:rsidR="0097522B" w:rsidRPr="0023610D" w14:paraId="633A9CD3" w14:textId="77777777" w:rsidTr="00173172">
        <w:trPr>
          <w:trHeight w:val="336"/>
          <w:tblHeader/>
        </w:trPr>
        <w:tc>
          <w:tcPr>
            <w:tcW w:w="3330" w:type="dxa"/>
            <w:tcBorders>
              <w:top w:val="single" w:sz="4" w:space="0" w:color="auto"/>
            </w:tcBorders>
            <w:shd w:val="clear" w:color="auto" w:fill="AEAAAA" w:themeFill="background2" w:themeFillShade="BF"/>
          </w:tcPr>
          <w:p w14:paraId="33BA1946" w14:textId="77777777" w:rsidR="0097522B" w:rsidRPr="00323F0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EAAAA" w:themeFill="background2" w:themeFillShade="BF"/>
          </w:tcPr>
          <w:p w14:paraId="05686DE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quence Generation</w:t>
            </w:r>
          </w:p>
        </w:tc>
        <w:tc>
          <w:tcPr>
            <w:tcW w:w="2400" w:type="dxa"/>
            <w:tcBorders>
              <w:top w:val="single" w:sz="4" w:space="0" w:color="auto"/>
            </w:tcBorders>
            <w:shd w:val="clear" w:color="auto" w:fill="AEAAAA" w:themeFill="background2" w:themeFillShade="BF"/>
          </w:tcPr>
          <w:p w14:paraId="124DA1E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llocation Concealment</w:t>
            </w:r>
          </w:p>
        </w:tc>
        <w:tc>
          <w:tcPr>
            <w:tcW w:w="2592" w:type="dxa"/>
            <w:tcBorders>
              <w:top w:val="single" w:sz="4" w:space="0" w:color="auto"/>
            </w:tcBorders>
            <w:shd w:val="clear" w:color="auto" w:fill="AEAAAA" w:themeFill="background2" w:themeFillShade="BF"/>
          </w:tcPr>
          <w:p w14:paraId="474899A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ata Collectors Blind</w:t>
            </w:r>
          </w:p>
        </w:tc>
        <w:tc>
          <w:tcPr>
            <w:tcW w:w="2334" w:type="dxa"/>
            <w:tcBorders>
              <w:top w:val="single" w:sz="4" w:space="0" w:color="auto"/>
            </w:tcBorders>
            <w:shd w:val="clear" w:color="auto" w:fill="AEAAAA" w:themeFill="background2" w:themeFillShade="BF"/>
          </w:tcPr>
          <w:p w14:paraId="473B256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complete Outcome Data Assessed</w:t>
            </w:r>
          </w:p>
        </w:tc>
        <w:tc>
          <w:tcPr>
            <w:tcW w:w="2291" w:type="dxa"/>
            <w:tcBorders>
              <w:top w:val="single" w:sz="4" w:space="0" w:color="auto"/>
            </w:tcBorders>
            <w:shd w:val="clear" w:color="auto" w:fill="AEAAAA" w:themeFill="background2" w:themeFillShade="BF"/>
          </w:tcPr>
          <w:p w14:paraId="4316F82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ree of Selective Reporting</w:t>
            </w:r>
          </w:p>
        </w:tc>
      </w:tr>
      <w:tr w:rsidR="0097522B" w:rsidRPr="0023610D" w14:paraId="27C33660" w14:textId="77777777" w:rsidTr="00173172">
        <w:trPr>
          <w:trHeight w:val="336"/>
        </w:trPr>
        <w:tc>
          <w:tcPr>
            <w:tcW w:w="14994" w:type="dxa"/>
            <w:gridSpan w:val="6"/>
            <w:tcBorders>
              <w:top w:val="single" w:sz="4" w:space="0" w:color="auto"/>
            </w:tcBorders>
            <w:shd w:val="clear" w:color="auto" w:fill="E7E6E6" w:themeFill="background2"/>
          </w:tcPr>
          <w:p w14:paraId="5A9F2E61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renatal/Infancy (&lt; 2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yr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97522B" w:rsidRPr="0023610D" w14:paraId="349F84FB" w14:textId="77777777" w:rsidTr="00173172">
        <w:trPr>
          <w:trHeight w:val="336"/>
        </w:trPr>
        <w:tc>
          <w:tcPr>
            <w:tcW w:w="3330" w:type="dxa"/>
            <w:tcBorders>
              <w:top w:val="single" w:sz="4" w:space="0" w:color="auto"/>
            </w:tcBorders>
          </w:tcPr>
          <w:p w14:paraId="0709D360" w14:textId="77777777" w:rsidR="0097522B" w:rsidRPr="00323F0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CD510C">
              <w:rPr>
                <w:rFonts w:ascii="Times New Roman" w:hAnsi="Times New Roman" w:cs="Times New Roman"/>
                <w:sz w:val="20"/>
                <w:szCs w:val="20"/>
              </w:rPr>
              <w:t>Daniels, 2009, 2012-2015; Magarey, 2016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W5pZWxzPC9BdXRob3I+PFllYXI+MjAwOTwvWWVhcj48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W5pZWxzPC9BdXRob3I+PFllYXI+MjAwOTwvWWVhcj48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3-38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14:paraId="1EFEBCD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tcBorders>
              <w:top w:val="single" w:sz="4" w:space="0" w:color="auto"/>
            </w:tcBorders>
            <w:shd w:val="clear" w:color="auto" w:fill="auto"/>
          </w:tcPr>
          <w:p w14:paraId="2D9ED84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tcBorders>
              <w:top w:val="single" w:sz="4" w:space="0" w:color="auto"/>
            </w:tcBorders>
            <w:shd w:val="clear" w:color="auto" w:fill="auto"/>
          </w:tcPr>
          <w:p w14:paraId="41DBC54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tcBorders>
              <w:top w:val="single" w:sz="4" w:space="0" w:color="auto"/>
            </w:tcBorders>
            <w:shd w:val="clear" w:color="auto" w:fill="auto"/>
          </w:tcPr>
          <w:p w14:paraId="272D0CF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tcBorders>
              <w:top w:val="single" w:sz="4" w:space="0" w:color="auto"/>
            </w:tcBorders>
            <w:shd w:val="clear" w:color="auto" w:fill="auto"/>
          </w:tcPr>
          <w:p w14:paraId="0656379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A1AF935" w14:textId="77777777" w:rsidTr="00173172">
        <w:trPr>
          <w:trHeight w:val="336"/>
        </w:trPr>
        <w:tc>
          <w:tcPr>
            <w:tcW w:w="3330" w:type="dxa"/>
          </w:tcPr>
          <w:p w14:paraId="66BD64F4" w14:textId="77777777" w:rsidR="0097522B" w:rsidRPr="00323F0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CD510C">
              <w:rPr>
                <w:rFonts w:ascii="Times New Roman" w:hAnsi="Times New Roman" w:cs="Times New Roman"/>
                <w:sz w:val="20"/>
                <w:szCs w:val="20"/>
              </w:rPr>
              <w:t>Kramer, 2001, 2007; Martin, 2013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cmFtZXI8L0F1dGhvcj48WWVhcj4yMDAxPC9ZZWFyPjxS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cmFtZXI8L0F1dGhvcj48WWVhcj4yMDAxPC9ZZWFyPjxS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9-41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AD6C15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BC3817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4649A24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11E3F3C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710C260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906B7F7" w14:textId="77777777" w:rsidTr="00173172">
        <w:trPr>
          <w:trHeight w:val="336"/>
        </w:trPr>
        <w:tc>
          <w:tcPr>
            <w:tcW w:w="3330" w:type="dxa"/>
          </w:tcPr>
          <w:p w14:paraId="77D76867" w14:textId="77777777" w:rsidR="0097522B" w:rsidRPr="00323F0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CD510C">
              <w:rPr>
                <w:rFonts w:ascii="Times New Roman" w:hAnsi="Times New Roman" w:cs="Times New Roman"/>
                <w:sz w:val="20"/>
                <w:szCs w:val="20"/>
              </w:rPr>
              <w:t>Smithers, 2017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mithers&lt;/Author&gt;&lt;Year&gt;2017&lt;/Year&gt;&lt;RecNum&gt;14481&lt;/RecNum&gt;&lt;DisplayText&gt;&lt;style face="superscript"&gt;42&lt;/style&gt;&lt;/DisplayText&gt;&lt;record&gt;&lt;rec-number&gt;14481&lt;/rec-number&gt;&lt;foreign-keys&gt;&lt;key app="EN" db-id="tprete0t1a9950eepp0pdfstrarv5ew55eda" timestamp="1520434800"&gt;14481&lt;/key&gt;&lt;/foreign-keys&gt;&lt;ref-type name="Journal Article"&gt;17&lt;/ref-type&gt;&lt;contributors&gt;&lt;authors&gt;&lt;author&gt;Smithers, Lisa G&lt;/author&gt;&lt;author&gt;Lynch, John&lt;/author&gt;&lt;author&gt;Hedges, Joanne&lt;/author&gt;&lt;author&gt;Jamieson, Lisa M&lt;/author&gt;&lt;/authors&gt;&lt;/contributors&gt;&lt;titles&gt;&lt;title&gt;Diet and anthropometry at 2 years of age following an oral health promotion programme for Australian Aboriginal children and their carers: a randomised controlled trial&lt;/title&gt;&lt;secondary-title&gt;British Journal of Nutrition&lt;/secondary-title&gt;&lt;/titles&gt;&lt;periodical&gt;&lt;full-title&gt;British Journal of Nutrition&lt;/full-title&gt;&lt;abbr-1&gt;Br. J. Nutr.&lt;/abbr-1&gt;&lt;abbr-2&gt;Br J Nutr&lt;/abbr-2&gt;&lt;/periodical&gt;&lt;pages&gt;1061-1069&lt;/pages&gt;&lt;volume&gt;118&lt;/volume&gt;&lt;number&gt;12&lt;/number&gt;&lt;dates&gt;&lt;year&gt;2017&lt;/year&gt;&lt;/dates&gt;&lt;isbn&gt;0007-1145&lt;/isbn&gt;&lt;urls&gt;&lt;/urls&gt;&lt;/record&gt;&lt;/Cite&gt;&lt;/EndNote&gt;</w:instrTex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2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1DCD24E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20D00D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27E612E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070A0E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BD9AE7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34D91093" w14:textId="77777777" w:rsidTr="00173172">
        <w:trPr>
          <w:trHeight w:val="336"/>
        </w:trPr>
        <w:tc>
          <w:tcPr>
            <w:tcW w:w="3330" w:type="dxa"/>
          </w:tcPr>
          <w:p w14:paraId="01CC4312" w14:textId="77777777" w:rsidR="0097522B" w:rsidRPr="00323F0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CD510C">
              <w:rPr>
                <w:rFonts w:ascii="Times New Roman" w:hAnsi="Times New Roman" w:cs="Times New Roman"/>
                <w:sz w:val="20"/>
                <w:szCs w:val="20"/>
              </w:rPr>
              <w:t>Vesco</w:t>
            </w:r>
            <w:proofErr w:type="spellEnd"/>
            <w:r w:rsidRPr="00CD510C">
              <w:rPr>
                <w:rFonts w:ascii="Times New Roman" w:hAnsi="Times New Roman" w:cs="Times New Roman"/>
                <w:sz w:val="20"/>
                <w:szCs w:val="20"/>
              </w:rPr>
              <w:t>, 2012, 2014, 2016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ZXNjbzwvQXV0aG9yPjxZZWFyPjIwMTI8L1llYXI+PFJl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ZXNjbzwvQXV0aG9yPjxZZWFyPjIwMTI8L1llYXI+PFJl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3-45</w:t>
            </w:r>
            <w:r w:rsidRPr="00CD510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1435AFD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AA72AE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2A25334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702C614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719D267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217F832" w14:textId="77777777" w:rsidTr="00173172">
        <w:trPr>
          <w:trHeight w:val="361"/>
        </w:trPr>
        <w:tc>
          <w:tcPr>
            <w:tcW w:w="14994" w:type="dxa"/>
            <w:gridSpan w:val="6"/>
            <w:tcBorders>
              <w:top w:val="single" w:sz="4" w:space="0" w:color="auto"/>
            </w:tcBorders>
            <w:shd w:val="clear" w:color="auto" w:fill="E7E6E6" w:themeFill="background2"/>
          </w:tcPr>
          <w:p w14:paraId="065DA88E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610D">
              <w:rPr>
                <w:rFonts w:ascii="Times New Roman" w:hAnsi="Times New Roman" w:cs="Times New Roman"/>
                <w:sz w:val="20"/>
                <w:szCs w:val="20"/>
              </w:rPr>
              <w:t>Early Childhoo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2-5 years)</w:t>
            </w:r>
          </w:p>
        </w:tc>
      </w:tr>
      <w:tr w:rsidR="0097522B" w:rsidRPr="0023610D" w14:paraId="12FC4BBE" w14:textId="77777777" w:rsidTr="00173172">
        <w:trPr>
          <w:trHeight w:val="361"/>
        </w:trPr>
        <w:tc>
          <w:tcPr>
            <w:tcW w:w="3330" w:type="dxa"/>
            <w:tcBorders>
              <w:top w:val="single" w:sz="4" w:space="0" w:color="auto"/>
            </w:tcBorders>
          </w:tcPr>
          <w:p w14:paraId="7C99813C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Birke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XJrZW48L0F1dGhvcj48WWVhcj4yMDEyPC9ZZWFyPjxS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XJrZW48L0F1dGhvcj48WWVhcj4yMDEyPC9ZZWFyPjxS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14:paraId="27FFCA4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tcBorders>
              <w:top w:val="single" w:sz="4" w:space="0" w:color="auto"/>
            </w:tcBorders>
            <w:shd w:val="clear" w:color="auto" w:fill="auto"/>
          </w:tcPr>
          <w:p w14:paraId="1B005D8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tcBorders>
              <w:top w:val="single" w:sz="4" w:space="0" w:color="auto"/>
            </w:tcBorders>
            <w:shd w:val="clear" w:color="auto" w:fill="auto"/>
          </w:tcPr>
          <w:p w14:paraId="7810424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tcBorders>
              <w:top w:val="single" w:sz="4" w:space="0" w:color="auto"/>
            </w:tcBorders>
            <w:shd w:val="clear" w:color="auto" w:fill="auto"/>
          </w:tcPr>
          <w:p w14:paraId="22CAA56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tcBorders>
              <w:top w:val="single" w:sz="4" w:space="0" w:color="auto"/>
            </w:tcBorders>
            <w:shd w:val="clear" w:color="auto" w:fill="auto"/>
          </w:tcPr>
          <w:p w14:paraId="53377E7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4614551" w14:textId="77777777" w:rsidTr="00173172">
        <w:trPr>
          <w:trHeight w:val="336"/>
        </w:trPr>
        <w:tc>
          <w:tcPr>
            <w:tcW w:w="3330" w:type="dxa"/>
          </w:tcPr>
          <w:p w14:paraId="73F272B0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Bocca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nowl</w:t>
            </w: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cca&lt;/Author&gt;&lt;Year&gt;2012&lt;/Year&gt;&lt;RecNum&gt;600&lt;/RecNum&gt;&lt;DisplayText&gt;&lt;style face="superscript"&gt;47&lt;/style&gt;&lt;/DisplayText&gt;&lt;record&gt;&lt;rec-number&gt;600&lt;/rec-number&gt;&lt;foreign-keys&gt;&lt;key app="EN" db-id="par9ve9rla0f9resvpap2fe9wpd9tzdp5ww5" timestamp="1526564369"&gt;600&lt;/key&gt;&lt;key app="ENWeb" db-id=""&gt;0&lt;/key&gt;&lt;/foreign-keys&gt;&lt;ref-type name="Journal Article"&gt;17&lt;/ref-type&gt;&lt;contributors&gt;&lt;authors&gt;&lt;author&gt;Bocca, G.&lt;/author&gt;&lt;author&gt;Corpeleijn, E.&lt;/author&gt;&lt;author&gt;Stolk, R. P.&lt;/author&gt;&lt;author&gt;Sauer, P. J. J.&lt;/author&gt;&lt;/authors&gt;&lt;/contributors&gt;&lt;auth-address&gt;University of Groningen, University Medical Center Groningen, Department of Pediatrics, PO Box 30.001, 9700 RB Groningen, Netherlands&amp;#xD;Department of Epidemiology, Universityof Groningen, University Medical Center Groningen, Groningen, Netherlands&lt;/auth-address&gt;&lt;titles&gt;&lt;title&gt;Results of a multidisciplinary treatment program in 3-year-old to 5-year-old overweight or obese children: A randomized controlled clinical trial&lt;/title&gt;&lt;secondary-title&gt;Archives of Pediatrics and Adolescent Medicine&lt;/secondary-title&gt;&lt;/titles&gt;&lt;periodical&gt;&lt;full-title&gt;Archives of Pediatrics and Adolescent Medicine&lt;/full-title&gt;&lt;/periodical&gt;&lt;pages&gt;1109-1115&lt;/pages&gt;&lt;volume&gt;166&lt;/volume&gt;&lt;number&gt;12&lt;/number&gt;&lt;dates&gt;&lt;year&gt;2012&lt;/year&gt;&lt;/dates&gt;&lt;urls&gt;&lt;related-urls&gt;&lt;url&gt;http://www.scopus.com/inward/record.url?eid=2-s2.0-84870718376&amp;amp;partnerID=40&amp;amp;md5=5ca957c402d82bcd84acbdce761e56f0&lt;/url&gt;&lt;url&gt;https://jamanetwork.com/journals/jamapediatrics/articlepdf/1387377/poa120054_1109_1115.pdf&lt;/url&gt;&lt;/related-urls&gt;&lt;/urls&gt;&lt;electronic-resource-num&gt;10.1001/archpediatrics.2012.1638&lt;/electronic-resource-num&gt;&lt;remote-database-name&gt;Scopus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726D2C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7702A0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509284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5B5C296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79AD31E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ACB4854" w14:textId="77777777" w:rsidTr="00173172">
        <w:trPr>
          <w:trHeight w:val="336"/>
        </w:trPr>
        <w:tc>
          <w:tcPr>
            <w:tcW w:w="3330" w:type="dxa"/>
          </w:tcPr>
          <w:p w14:paraId="22ACDD6A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2211">
              <w:rPr>
                <w:rFonts w:ascii="Times New Roman" w:hAnsi="Times New Roman" w:cs="Times New Roman"/>
                <w:sz w:val="20"/>
                <w:szCs w:val="20"/>
              </w:rPr>
              <w:t>Delisle</w:t>
            </w:r>
            <w:proofErr w:type="spellEnd"/>
            <w:r w:rsidRPr="008C221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8C2211">
              <w:rPr>
                <w:rFonts w:ascii="Times New Roman" w:hAnsi="Times New Roman" w:cs="Times New Roman"/>
                <w:sz w:val="20"/>
                <w:szCs w:val="20"/>
              </w:rPr>
              <w:t>Nyström</w:t>
            </w:r>
            <w:proofErr w:type="spellEnd"/>
            <w:r w:rsidRPr="008C2211">
              <w:rPr>
                <w:rFonts w:ascii="Times New Roman" w:hAnsi="Times New Roman" w:cs="Times New Roman"/>
                <w:sz w:val="20"/>
                <w:szCs w:val="20"/>
              </w:rPr>
              <w:t>, 2015, 2017, 2018</w:t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xpc2xlIE55c3Ryw7ZtPC9BdXRob3I+PFllYXI+MjAx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</w:fldData>
              </w:fldChar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xpc2xlIE55c3Ryw7ZtPC9BdXRob3I+PFllYXI+MjAx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</w:fldData>
              </w:fldChar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8C2211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8-50</w:t>
            </w:r>
            <w:r w:rsidRPr="008C221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5CB6ECB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70A3438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42635EBA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7935CBA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FD1B2F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56B16A8" w14:textId="77777777" w:rsidTr="00173172">
        <w:trPr>
          <w:trHeight w:val="336"/>
        </w:trPr>
        <w:tc>
          <w:tcPr>
            <w:tcW w:w="3330" w:type="dxa"/>
          </w:tcPr>
          <w:p w14:paraId="73A2AADC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Fletcher, 2013; </w:t>
            </w: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Wolfende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4; Wyse, 2010, 2012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bGV0Y2hlcjwvQXV0aG9yPjxZZWFyPjIwMTM8L1llYXI+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bGV0Y2hlcjwvQXV0aG9yPjxZZWFyPjIwMTM8L1llYXI+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1-5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281ACCA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3CE866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25068F5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07B58407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996B358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9CFF6C2" w14:textId="77777777" w:rsidTr="00173172">
        <w:trPr>
          <w:trHeight w:val="336"/>
        </w:trPr>
        <w:tc>
          <w:tcPr>
            <w:tcW w:w="3330" w:type="dxa"/>
          </w:tcPr>
          <w:p w14:paraId="7850DCC8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Haines, 20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luZXM8L0F1dGhvcj48WWVhcj4yMDE2PC9ZZWFyPjxS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luZXM8L0F1dGhvcj48WWVhcj4yMDE2PC9ZZWFyPjxS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5132D5D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2643B78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0EE4CF5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7AF3553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419B8B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C0950BD" w14:textId="77777777" w:rsidTr="00173172">
        <w:trPr>
          <w:trHeight w:val="336"/>
        </w:trPr>
        <w:tc>
          <w:tcPr>
            <w:tcW w:w="3330" w:type="dxa"/>
          </w:tcPr>
          <w:p w14:paraId="4A3A45BF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343927">
              <w:rPr>
                <w:rFonts w:ascii="Times New Roman" w:hAnsi="Times New Roman" w:cs="Times New Roman"/>
                <w:sz w:val="20"/>
                <w:szCs w:val="20"/>
              </w:rPr>
              <w:t>Knowlden</w:t>
            </w:r>
            <w:proofErr w:type="spellEnd"/>
            <w:r w:rsidRPr="00343927">
              <w:rPr>
                <w:rFonts w:ascii="Times New Roman" w:hAnsi="Times New Roman" w:cs="Times New Roman"/>
                <w:sz w:val="20"/>
                <w:szCs w:val="20"/>
              </w:rPr>
              <w:t>, 2012, 2015, 2016, 2018</w:t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m93bGRlbjwvQXV0aG9yPjxZZWFyPjIwMTI8L1llYXI+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</w:fldData>
              </w:fldChar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bm93bGRlbjwvQXV0aG9yPjxZZWFyPjIwMTI8L1llYXI+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</w:fldData>
              </w:fldChar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7-60</w:t>
            </w:r>
            <w:r w:rsidRPr="0034392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8927EF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71E782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16F3DAD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241E405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7964CB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A9D968B" w14:textId="77777777" w:rsidTr="00173172">
        <w:trPr>
          <w:trHeight w:val="336"/>
        </w:trPr>
        <w:tc>
          <w:tcPr>
            <w:tcW w:w="3330" w:type="dxa"/>
          </w:tcPr>
          <w:p w14:paraId="2C6B10BE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Natale, 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atale&lt;/Author&gt;&lt;Year&gt;2014&lt;/Year&gt;&lt;RecNum&gt;593&lt;/RecNum&gt;&lt;DisplayText&gt;&lt;style face="superscript"&gt;61&lt;/style&gt;&lt;/DisplayText&gt;&lt;record&gt;&lt;rec-number&gt;593&lt;/rec-number&gt;&lt;foreign-keys&gt;&lt;key app="EN" db-id="par9ve9rla0f9resvpap2fe9wpd9tzdp5ww5" timestamp="1526564367"&gt;593&lt;/key&gt;&lt;/foreign-keys&gt;&lt;ref-type name="Journal Article"&gt;17&lt;/ref-type&gt;&lt;contributors&gt;&lt;authors&gt;&lt;author&gt;Natale, R. A.&lt;/author&gt;&lt;author&gt;Lopez-Mitnik, G.&lt;/author&gt;&lt;author&gt;Uhlhorn, S. B.&lt;/author&gt;&lt;author&gt;Asfour, L.&lt;/author&gt;&lt;author&gt;Messiah, S. E.&lt;/author&gt;&lt;/authors&gt;&lt;/contributors&gt;&lt;auth-address&gt;Division of Psychology, University of Miami Miller School of Medicine, Miami, FL, United States|Division of Pediatric Clinical Research, Department of Pediatrics, University of Miami Miller School of Medicine, Miami, FL, United States|Department of Epidemiology and Public Health, University of Miami Miller School of Medicine, Miami, FL, United States&lt;/auth-address&gt;&lt;titles&gt;&lt;title&gt;Effect of a Child Care Center-Based Obesity Prevention Program on Body Mass Index and Nutrition Practices Among Preschool-Aged Children&lt;/title&gt;&lt;secondary-title&gt;Health Promotion Practice&lt;/secondary-title&gt;&lt;/titles&gt;&lt;periodical&gt;&lt;full-title&gt;Health Promotion Practice&lt;/full-title&gt;&lt;/periodical&gt;&lt;pages&gt;695-705&lt;/pages&gt;&lt;volume&gt;15&lt;/volume&gt;&lt;number&gt;5&lt;/number&gt;&lt;keywords&gt;&lt;keyword&gt;child care setting&lt;/keyword&gt;&lt;keyword&gt;childhood obesity&lt;/keyword&gt;&lt;keyword&gt;early childhood&lt;/keyword&gt;&lt;keyword&gt;obesity prevention&lt;/keyword&gt;&lt;keyword&gt;overweight&lt;/keyword&gt;&lt;keyword&gt;preschool age&lt;/keyword&gt;&lt;/keywords&gt;&lt;dates&gt;&lt;year&gt;2014&lt;/year&gt;&lt;/dates&gt;&lt;urls&gt;&lt;related-urls&gt;&lt;url&gt;http://www.scopus.com/inward/record.url?eid=2-s2.0-84905967721&amp;amp;partnerID=40&amp;amp;md5=f64dc4733205ebeb81489e02c2933131&lt;/url&gt;&lt;url&gt;http://journals.sagepub.com/doi/abs/10.1177/1524839914523429?url_ver=Z39.88-2003&amp;amp;rfr_id=ori:rid:crossref.org&amp;amp;rfr_dat=cr_pub%3dpubmed&lt;/url&gt;&lt;/related-urls&gt;&lt;/urls&gt;&lt;electronic-resource-num&gt;10.1177/1524839914523429&lt;/electronic-resource-num&gt;&lt;remote-database-name&gt;Scopus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26E17B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748FFD3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2F273A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A4CE3B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32C8562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1D8F562" w14:textId="77777777" w:rsidTr="00173172">
        <w:trPr>
          <w:trHeight w:val="336"/>
        </w:trPr>
        <w:tc>
          <w:tcPr>
            <w:tcW w:w="3330" w:type="dxa"/>
          </w:tcPr>
          <w:p w14:paraId="1AA528D1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O’Dwyer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RHd5ZXI8L0F1dGhvcj48WWVhcj4yMDEzPC9Z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RHd5ZXI8L0F1dGhvcj48WWVhcj4yMDEzPC9Z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D1B96F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367C698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592" w:type="dxa"/>
            <w:shd w:val="clear" w:color="auto" w:fill="auto"/>
          </w:tcPr>
          <w:p w14:paraId="5DE98FC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643C909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0282E00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C35859B" w14:textId="77777777" w:rsidTr="00173172">
        <w:trPr>
          <w:trHeight w:val="336"/>
        </w:trPr>
        <w:tc>
          <w:tcPr>
            <w:tcW w:w="3330" w:type="dxa"/>
          </w:tcPr>
          <w:p w14:paraId="2B4A9B14" w14:textId="77777777" w:rsidR="0097522B" w:rsidRPr="00796C94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Reilly, 200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ZWlsbHk8L0F1dGhvcj48WWVhcj4yMDA2PC9ZZWFyPjxS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ZWlsbHk8L0F1dGhvcj48WWVhcj4yMDA2PC9ZZWFyPjxS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82C1D0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7F61F89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6C8BC14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881BE3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46A471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AF54FD4" w14:textId="77777777" w:rsidTr="00173172">
        <w:trPr>
          <w:trHeight w:val="336"/>
        </w:trPr>
        <w:tc>
          <w:tcPr>
            <w:tcW w:w="3330" w:type="dxa"/>
          </w:tcPr>
          <w:p w14:paraId="5C53861D" w14:textId="77777777" w:rsidR="0097522B" w:rsidRPr="00157541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Skouteris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1dGVyaXM8L0F1dGhvcj48WWVhcj4yMDE2PC9ZZWFy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291dGVyaXM8L0F1dGhvcj48WWVhcj4yMDE2PC9ZZWFy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B4CFBA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235EE57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0A96287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3D9AA74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7110576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268A476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500429FE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Smith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DwvQXV0aG9yPjxZZWFyPjIwMTU8L1llYXI+PFJl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DwvQXV0aG9yPjxZZWFyPjIwMTU8L1llYXI+PFJl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4392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ACBD50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08B872F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2720410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1B6AAF3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6CF868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3EE87AB6" w14:textId="77777777" w:rsidTr="00173172">
        <w:trPr>
          <w:trHeight w:val="336"/>
        </w:trPr>
        <w:tc>
          <w:tcPr>
            <w:tcW w:w="14994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437A1E48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610D">
              <w:rPr>
                <w:rFonts w:ascii="Times New Roman" w:hAnsi="Times New Roman" w:cs="Times New Roman"/>
                <w:sz w:val="20"/>
                <w:szCs w:val="20"/>
              </w:rPr>
              <w:t xml:space="preserve">Childhood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6-11 years)</w:t>
            </w:r>
          </w:p>
        </w:tc>
      </w:tr>
      <w:tr w:rsidR="0097522B" w:rsidRPr="0023610D" w14:paraId="55888B95" w14:textId="77777777" w:rsidTr="00173172">
        <w:trPr>
          <w:trHeight w:val="336"/>
        </w:trPr>
        <w:tc>
          <w:tcPr>
            <w:tcW w:w="3330" w:type="dxa"/>
            <w:tcBorders>
              <w:top w:val="single" w:sz="4" w:space="0" w:color="auto"/>
            </w:tcBorders>
            <w:shd w:val="clear" w:color="auto" w:fill="auto"/>
          </w:tcPr>
          <w:p w14:paraId="77B867B0" w14:textId="77777777" w:rsidR="0097522B" w:rsidRPr="00A21DE4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21DE4">
              <w:rPr>
                <w:rFonts w:ascii="Times New Roman" w:hAnsi="Times New Roman" w:cs="Times New Roman"/>
                <w:sz w:val="20"/>
                <w:szCs w:val="20"/>
              </w:rPr>
              <w:t>Adab</w:t>
            </w:r>
            <w:proofErr w:type="spellEnd"/>
            <w:r w:rsidRPr="00A21DE4">
              <w:rPr>
                <w:rFonts w:ascii="Times New Roman" w:hAnsi="Times New Roman" w:cs="Times New Roman"/>
                <w:sz w:val="20"/>
                <w:szCs w:val="20"/>
              </w:rPr>
              <w:t>, 2015, 2018</w:t>
            </w:r>
            <w:r w:rsidRPr="00A21DE4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ZGFiPC9BdXRob3I+PFllYXI+MjAxODwvWWVhcj48UmVj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ZGFiPC9BdXRob3I+PFllYXI+MjAxODwvWWVhcj48UmVj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21DE4">
              <w:rPr>
                <w:rFonts w:ascii="Times New Roman" w:hAnsi="Times New Roman" w:cs="Times New Roman"/>
                <w:sz w:val="20"/>
                <w:szCs w:val="20"/>
              </w:rPr>
            </w:r>
            <w:r w:rsidRPr="00A21DE4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E5C1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6,67</w:t>
            </w:r>
            <w:r w:rsidRPr="00A21DE4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14:paraId="786EC764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tcBorders>
              <w:top w:val="single" w:sz="4" w:space="0" w:color="auto"/>
            </w:tcBorders>
            <w:shd w:val="clear" w:color="auto" w:fill="auto"/>
          </w:tcPr>
          <w:p w14:paraId="4CE43C4A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tcBorders>
              <w:top w:val="single" w:sz="4" w:space="0" w:color="auto"/>
            </w:tcBorders>
            <w:shd w:val="clear" w:color="auto" w:fill="auto"/>
          </w:tcPr>
          <w:p w14:paraId="6AE9D18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tcBorders>
              <w:top w:val="single" w:sz="4" w:space="0" w:color="auto"/>
            </w:tcBorders>
            <w:shd w:val="clear" w:color="auto" w:fill="auto"/>
          </w:tcPr>
          <w:p w14:paraId="2718F2EE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tcBorders>
              <w:top w:val="single" w:sz="4" w:space="0" w:color="auto"/>
            </w:tcBorders>
            <w:shd w:val="clear" w:color="auto" w:fill="auto"/>
          </w:tcPr>
          <w:p w14:paraId="032C4CB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C85E8F0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725FB150" w14:textId="77777777" w:rsidR="0097522B" w:rsidRPr="00D26D68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DC435B">
              <w:rPr>
                <w:rFonts w:ascii="Times New Roman" w:hAnsi="Times New Roman" w:cs="Times New Roman"/>
                <w:sz w:val="20"/>
                <w:szCs w:val="20"/>
              </w:rPr>
              <w:t>Anderson, 20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Pr="00DC435B">
              <w:rPr>
                <w:rFonts w:ascii="Times New Roman" w:hAnsi="Times New Roman" w:cs="Times New Roman"/>
                <w:sz w:val="20"/>
                <w:szCs w:val="20"/>
              </w:rPr>
              <w:t xml:space="preserve">Kipping, 2014;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Lawlor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2011, 20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mRlcnNvbjwvQXV0aG9yPjxZZWFyPjIwMTY8L1llYXI+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mRlcnNvbjwvQXV0aG9yPjxZZWFyPjIwMTY8L1llYXI+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E5C1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8-7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5C224744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2A14E9A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7F53648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3D43B0B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8DEF5B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FF5584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48462F81" w14:textId="77777777" w:rsidR="0097522B" w:rsidRPr="00AB5319" w:rsidRDefault="0097522B" w:rsidP="00173172">
            <w:pPr>
              <w:rPr>
                <w:rFonts w:ascii="Times New Roman" w:hAnsi="Times New Roman" w:cs="Times New Roman"/>
                <w:sz w:val="20"/>
                <w:highlight w:val="yellow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Annesi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m5lc2k8L0F1dGhvcj48WWVhcj4yMDE3PC9ZZWFyPjxS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bm5lc2k8L0F1dGhvcj48WWVhcj4yMDE3PC9ZZWFyPjxS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E5C1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7994C6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5F15759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54C2D9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667CF11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23AAC6A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F8B333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024808EA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16377">
              <w:rPr>
                <w:rFonts w:ascii="Times New Roman" w:hAnsi="Times New Roman" w:cs="Times New Roman"/>
                <w:sz w:val="20"/>
                <w:szCs w:val="20"/>
              </w:rPr>
              <w:t>Arredondo, 2018; Ayala, 2015; Horton, 2013</w:t>
            </w:r>
            <w:r w:rsidRPr="0001637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nJlZG9uZG88L0F1dGhvcj48WWVhcj4yMDE4PC9ZZWFy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nJlZG9uZG88L0F1dGhvcj48WWVhcj4yMDE4PC9ZZWFy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16377">
              <w:rPr>
                <w:rFonts w:ascii="Times New Roman" w:hAnsi="Times New Roman" w:cs="Times New Roman"/>
                <w:sz w:val="20"/>
                <w:szCs w:val="20"/>
              </w:rPr>
            </w:r>
            <w:r w:rsidRPr="0001637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E5C1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3-75</w:t>
            </w:r>
            <w:r w:rsidRPr="0001637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08AB52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45553B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879988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BDE49D7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9C3972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AA1940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A37F88E" w14:textId="77777777" w:rsidR="0097522B" w:rsidRPr="009F04EB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Bere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, 2006a, 2006b, 2007, 2014, 2015; </w:t>
            </w: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Overby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lPC9BdXRob3I+PFllYXI+MjAwNmE8L1llYXI+PFJl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lPC9BdXRob3I+PFllYXI+MjAwNmE8L1llYXI+PFJl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E5C17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6-8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0472EE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05E06E6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DF733C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5F89A65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3EBF440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EA1AAFB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33B81E44" w14:textId="77777777" w:rsidR="0097522B" w:rsidRPr="00AE2CB5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2CB5">
              <w:rPr>
                <w:rFonts w:ascii="Times New Roman" w:hAnsi="Times New Roman" w:cs="Times New Roman"/>
                <w:sz w:val="20"/>
                <w:szCs w:val="20"/>
              </w:rPr>
              <w:t>Berry, 2012, 2014, 2018</w:t>
            </w:r>
            <w:r w:rsidRPr="00AE2CB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yeTwvQXV0aG9yPjxZZWFyPjIwMTI8L1llYXI+PFJl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JyeTwvQXV0aG9yPjxZZWFyPjIwMTI8L1llYXI+PFJl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AE2CB5">
              <w:rPr>
                <w:rFonts w:ascii="Times New Roman" w:hAnsi="Times New Roman" w:cs="Times New Roman"/>
                <w:sz w:val="20"/>
                <w:szCs w:val="20"/>
              </w:rPr>
            </w:r>
            <w:r w:rsidRPr="00AE2CB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82-84</w:t>
            </w:r>
            <w:r w:rsidRPr="00AE2CB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96DF51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4A612E47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D394458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68FFA2AE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210EEB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Yes </w:t>
            </w:r>
          </w:p>
        </w:tc>
      </w:tr>
      <w:tr w:rsidR="0097522B" w:rsidRPr="0023610D" w14:paraId="3106C6A7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B293F3E" w14:textId="77777777" w:rsidR="0097522B" w:rsidRPr="006C7A2F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Best, 2016; Wilfley, 200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N0PC9BdXRob3I+PFllYXI+MjAxNjwvWWVhcj48UmVj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ZXN0PC9BdXRob3I+PFllYXI+MjAxNjwvWWVhcj48UmVj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85,8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86C021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129A158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3C38098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4CD31A3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9A1D8C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CA96F25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6BFFC583" w14:textId="77777777" w:rsidR="0097522B" w:rsidRPr="001153DA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Boutelle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utelle&lt;/Author&gt;&lt;Year&gt;2011&lt;/Year&gt;&lt;RecNum&gt;602&lt;/RecNum&gt;&lt;DisplayText&gt;&lt;style face="superscript"&gt;87&lt;/style&gt;&lt;/DisplayText&gt;&lt;record&gt;&lt;rec-number&gt;602&lt;/rec-number&gt;&lt;foreign-keys&gt;&lt;key app="EN" db-id="par9ve9rla0f9resvpap2fe9wpd9tzdp5ww5" timestamp="1526564371"&gt;602&lt;/key&gt;&lt;key app="ENWeb" db-id=""&gt;0&lt;/key&gt;&lt;/foreign-keys&gt;&lt;ref-type name="Journal Article"&gt;17&lt;/ref-type&gt;&lt;contributors&gt;&lt;authors&gt;&lt;author&gt;Boutelle, Kerri N.&lt;/author&gt;&lt;author&gt;Cafri, Guy&lt;/author&gt;&lt;author&gt;Crow, Scott J.&lt;/author&gt;&lt;/authors&gt;&lt;/contributors&gt;&lt;auth-address&gt;Boutelle, Kerri N.&lt;/auth-address&gt;&lt;titles&gt;&lt;title&gt;Parent-only treatment for childhood obesity: A randomized controlled trial&lt;/title&gt;&lt;secondary-title&gt;Obesity&lt;/secondary-title&gt;&lt;/titles&gt;&lt;periodical&gt;&lt;full-title&gt;Obesity&lt;/full-title&gt;&lt;/periodical&gt;&lt;pages&gt;574-580&lt;/pages&gt;&lt;volume&gt;19&lt;/volume&gt;&lt;number&gt;3&lt;/number&gt;&lt;keywords&gt;&lt;keyword&gt;parent only treatment&lt;/keyword&gt;&lt;keyword&gt;childhood obesity&lt;/keyword&gt;&lt;keyword&gt;clinical trials&lt;/keyword&gt;&lt;keyword&gt;cost effectiveness&lt;/keyword&gt;&lt;keyword&gt;Health Care Costs&lt;/keyword&gt;&lt;keyword&gt;Obesity&lt;/keyword&gt;&lt;keyword&gt;Treatment&lt;/keyword&gt;&lt;keyword&gt;Weight Gain&lt;/keyword&gt;&lt;keyword&gt;Costs and Cost Analysis&lt;/keyword&gt;&lt;keyword&gt;Parents&lt;/keyword&gt;&lt;/keywords&gt;&lt;dates&gt;&lt;year&gt;2011&lt;/year&gt;&lt;/dates&gt;&lt;pub-location&gt;United Kingdom&lt;/pub-location&gt;&lt;publisher&gt;Nature Publishing Group&lt;/publisher&gt;&lt;isbn&gt;1930-7381&amp;#xD;1930-739X&lt;/isbn&gt;&lt;accession-num&gt;2011-04417-008&lt;/accession-num&gt;&lt;urls&gt;&lt;related-urls&gt;&lt;url&gt;http://search.ebscohost.com/login.aspx?direct=true&amp;amp;db=psyh&amp;amp;AN=2011-04417-008&amp;amp;site=ehost-live&lt;/url&gt;&lt;url&gt;kboutell8@ucsd.edu&lt;/url&gt;&lt;url&gt;https://onlinelibrary.wiley.com/doi/pdf/10.1038/oby.2010.238&lt;/url&gt;&lt;/related-urls&gt;&lt;/urls&gt;&lt;electronic-resource-num&gt;10.1038/oby.2010.238&lt;/electronic-resource-num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8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E49326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920083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CE7FB8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AAA145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9DADEFE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7E0BC9F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B19B31D" w14:textId="77777777" w:rsidR="0097522B" w:rsidRPr="008707BD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Boutelle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5, 2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V0ZWxsZTwvQXV0aG9yPjxZZWFyPjIwMTU8L1llYXI+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3V0ZWxsZTwvQXV0aG9yPjxZZWFyPjIwMTU8L1llYXI+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88,8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3F91CC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46D0DAF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56C7704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D1EAD0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CE0671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1B811F4" w14:textId="77777777" w:rsidTr="00173172">
        <w:trPr>
          <w:trHeight w:val="334"/>
        </w:trPr>
        <w:tc>
          <w:tcPr>
            <w:tcW w:w="3330" w:type="dxa"/>
            <w:shd w:val="clear" w:color="auto" w:fill="auto"/>
          </w:tcPr>
          <w:p w14:paraId="73B0E79D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Broccoli, 2016; </w:t>
            </w: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Davoli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jY29saTwvQXV0aG9yPjxZZWFyPjIwMTY8L1llYXI+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cm9jY29saTwvQXV0aG9yPjxZZWFyPjIwMTY8L1llYXI+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0,9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4B279A7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2DF1F32E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360AFAB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5E3FF6A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6E6076F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E5668D1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D95954F" w14:textId="77777777" w:rsidR="0097522B" w:rsidRPr="001153DA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Christiso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HJpc3Rpc29uPC9BdXRob3I+PFllYXI+MjAxNjwvWWVh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HJpc3Rpc29uPC9BdXRob3I+PFllYXI+MjAxNjwvWWVh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E8DBF1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EE94C9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072D332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6C0F117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91ED17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E584138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640008AB" w14:textId="77777777" w:rsidR="0097522B" w:rsidRPr="00D73ECC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Crespo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cmVzcG88L0F1dGhvcj48WWVhcj4yMDEyPC9ZZWFyPjxS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cmVzcG88L0F1dGhvcj48WWVhcj4yMDEyPC9ZZWFyPjxS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05973C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2BC0D4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35586F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3328E5A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42FF7C8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F7C11EE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7ACAF1CF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Curtis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dXJ0aXM8L0F1dGhvcj48WWVhcj4yMDEyPC9ZZWFyPjxS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dXJ0aXM8L0F1dGhvcj48WWVhcj4yMDEyPC9ZZWFyPjxS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6AB84B0" w14:textId="77777777" w:rsidR="0097522B" w:rsidRPr="001153DA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047" w:type="dxa"/>
            <w:shd w:val="clear" w:color="auto" w:fill="auto"/>
          </w:tcPr>
          <w:p w14:paraId="0D0E42C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7723D8C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353F3A8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55B4515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01A12E5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C267F4C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75C8AC21" w14:textId="77777777" w:rsidR="0097522B" w:rsidRPr="007E22DF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Dietrich, 200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ietrich&lt;/Author&gt;&lt;Year&gt;2008&lt;/Year&gt;&lt;RecNum&gt;566&lt;/RecNum&gt;&lt;DisplayText&gt;&lt;style face="superscript"&gt;95&lt;/style&gt;&lt;/DisplayText&gt;&lt;record&gt;&lt;rec-number&gt;566&lt;/rec-number&gt;&lt;foreign-keys&gt;&lt;key app="EN" db-id="par9ve9rla0f9resvpap2fe9wpd9tzdp5ww5" timestamp="1526564362"&gt;566&lt;/key&gt;&lt;/foreign-keys&gt;&lt;ref-type name="Journal Article"&gt;17&lt;/ref-type&gt;&lt;contributors&gt;&lt;authors&gt;&lt;author&gt;Dietrich, S.&lt;/author&gt;&lt;author&gt;Pietrobelli, A.&lt;/author&gt;&lt;author&gt;Dämon, S.&lt;/author&gt;&lt;author&gt;Widhalm, K.&lt;/author&gt;&lt;/authors&gt;&lt;/contributors&gt;&lt;auth-address&gt;Medical University of Vienna, Department of Pediatrics, Division of Clinical Nutrition and Prevention, Währinger Gürtel 18-20, 1090 Vienna, Austria&amp;#xD;Pediatric Unit, Verona University, Medical School, Verona, Italy&lt;/auth-address&gt;&lt;titles&gt;&lt;title&gt;Obesity intervention on the healthy lifestyle in childhood: Results of the PRESTO (PrEvention STudy of Obesity) Study&lt;/title&gt;&lt;secondary-title&gt;Italian Journal of Public Health&lt;/secondary-title&gt;&lt;/titles&gt;&lt;periodical&gt;&lt;full-title&gt;Italian Journal of Public Health&lt;/full-title&gt;&lt;/periodical&gt;&lt;pages&gt;22-27&lt;/pages&gt;&lt;volume&gt;5&lt;/volume&gt;&lt;number&gt;1&lt;/number&gt;&lt;keywords&gt;&lt;keyword&gt;Children&lt;/keyword&gt;&lt;keyword&gt;Obesity&lt;/keyword&gt;&lt;keyword&gt;Prevention&lt;/keyword&gt;&lt;/keywords&gt;&lt;dates&gt;&lt;year&gt;2008&lt;/year&gt;&lt;/dates&gt;&lt;urls&gt;&lt;related-urls&gt;&lt;url&gt;http://www.scopus.com/inward/record.url?eid=2-s2.0-51449092668&amp;amp;partnerID=40&amp;amp;md5=19962167d4d0580e2dbd691a910ea7c6&lt;/url&gt;&lt;/related-urls&gt;&lt;/urls&gt;&lt;remote-database-name&gt;Scopus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E805D1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0D7F4D24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67BF0A2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26F4B31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1486383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3C0B3D8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6BEE7C18" w14:textId="77777777" w:rsidR="0097522B" w:rsidRPr="007E22DF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Epstein, 2000a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cHN0ZWluPC9BdXRob3I+PFllYXI+MjAwMGE8L1llYXI+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cHN0ZWluPC9BdXRob3I+PFllYXI+MjAwMGE8L1llYXI+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6,1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71B9DB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97ECFE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0FA708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2BC2AA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77BC742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84164FF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62C01772" w14:textId="77777777" w:rsidR="0097522B" w:rsidRPr="007E22DF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Epstein 2000b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cHN0ZWluPC9BdXRob3I+PFllYXI+MjAwMGI8L1llYXI+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cHN0ZWluPC9BdXRob3I+PFllYXI+MjAwMGI8L1llYXI+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7,1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E50502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6A20871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CEA8458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4BE416C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0849F4CF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D7E7544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FCC3C2B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Epstein, 2001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pstein&lt;/Author&gt;&lt;Year&gt;2001&lt;/Year&gt;&lt;RecNum&gt;13685&lt;/RecNum&gt;&lt;DisplayText&gt;&lt;style face="superscript"&gt;98&lt;/style&gt;&lt;/DisplayText&gt;&lt;record&gt;&lt;rec-number&gt;13685&lt;/rec-number&gt;&lt;foreign-keys&gt;&lt;key app="EN" db-id="tprete0t1a9950eepp0pdfstrarv5ew55eda" timestamp="1503087173"&gt;13685&lt;/key&gt;&lt;/foreign-keys&gt;&lt;ref-type name="Journal Article"&gt;17&lt;/ref-type&gt;&lt;contributors&gt;&lt;authors&gt;&lt;author&gt;Epstein, L. H.&lt;/author&gt;&lt;author&gt;Gordy, C. C.&lt;/author&gt;&lt;author&gt;Raynor, H. A.&lt;/author&gt;&lt;author&gt;Beddome, M.&lt;/author&gt;&lt;author&gt;Kilanowski, C. K.&lt;/author&gt;&lt;author&gt;Paluch, R.&lt;/author&gt;&lt;/authors&gt;&lt;/contributors&gt;&lt;auth-address&gt;Department of Pediatrics, Sch. of Med. and Biomedical Sciences, State University of New York, Buffalo, NY, United States&amp;#xD;Division of Behavioral Medicine, Department of Pediatrics, State University of New York, 3435 Main Street, Buffalo, NY 14214-3000, United States&lt;/auth-address&gt;&lt;titles&gt;&lt;title&gt;Increasing fruit and vegetable intake and decreasing fat and sugar intake in families at risk for Childhood Obesity&lt;/title&gt;&lt;secondary-title&gt;Obesity Research&lt;/secondary-title&gt;&lt;/titles&gt;&lt;periodical&gt;&lt;full-title&gt;Obesity Research&lt;/full-title&gt;&lt;abbr-1&gt;Obes. Res.&lt;/abbr-1&gt;&lt;abbr-2&gt;Obes Res&lt;/abbr-2&gt;&lt;/periodical&gt;&lt;pages&gt;171-178&lt;/pages&gt;&lt;volume&gt;9&lt;/volume&gt;&lt;number&gt;3&lt;/number&gt;&lt;keywords&gt;&lt;keyword&gt;Fruits&lt;/keyword&gt;&lt;keyword&gt;Pediatric&lt;/keyword&gt;&lt;keyword&gt;Prevention&lt;/keyword&gt;&lt;keyword&gt;Vegetables&lt;/keyword&gt;&lt;/keywords&gt;&lt;dates&gt;&lt;year&gt;2001&lt;/year&gt;&lt;/dates&gt;&lt;urls&gt;&lt;related-urls&gt;&lt;url&gt;http://www.scopus.com/inward/record.url?eid=2-s2.0-0035287034&amp;amp;partnerID=40&amp;amp;md5=e92cecd824237c48e8151f941f6bcdce&lt;/url&gt;&lt;/related-urls&gt;&lt;/urls&gt;&lt;remote-database-name&gt;Scopus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92CF39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4C88F97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3DD7F4F8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20DDAFA7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73A8602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5038158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7658028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Epstein, 2001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pstein&lt;/Author&gt;&lt;Year&gt;2001b&lt;/Year&gt;&lt;RecNum&gt;675&lt;/RecNum&gt;&lt;DisplayText&gt;&lt;style face="superscript"&gt;99&lt;/style&gt;&lt;/DisplayText&gt;&lt;record&gt;&lt;rec-number&gt;675&lt;/rec-number&gt;&lt;foreign-keys&gt;&lt;key app="EN" db-id="par9ve9rla0f9resvpap2fe9wpd9tzdp5ww5" timestamp="1526572762"&gt;675&lt;/key&gt;&lt;key app="ENWeb" db-id=""&gt;0&lt;/key&gt;&lt;/foreign-keys&gt;&lt;ref-type name="Journal Article"&gt;17&lt;/ref-type&gt;&lt;contributors&gt;&lt;authors&gt;&lt;author&gt;Epstein, Leonard H&lt;/author&gt;&lt;author&gt;Paluch, Rocco A&lt;/author&gt;&lt;author&gt;Raynor, Hollie A&lt;/author&gt;&lt;/authors&gt;&lt;/contributors&gt;&lt;titles&gt;&lt;title&gt;Sex differences in obese children and siblings in family‐based obesity treatment&lt;/title&gt;&lt;secondary-title&gt;Obesity&lt;/secondary-title&gt;&lt;/titles&gt;&lt;periodical&gt;&lt;full-title&gt;Obesity&lt;/full-title&gt;&lt;/periodical&gt;&lt;pages&gt;746-753&lt;/pages&gt;&lt;volume&gt;9&lt;/volume&gt;&lt;number&gt;12&lt;/number&gt;&lt;dates&gt;&lt;year&gt;2001b&lt;/year&gt;&lt;/dates&gt;&lt;isbn&gt;1550-8528&lt;/isbn&gt;&lt;urls&gt;&lt;related-urls&gt;&lt;url&gt;&lt;style face="underline" font="default" size="100%"&gt;https://onlinelibrary.wiley.com/doi/pdf/10.1038/oby.2001.103&lt;/style&gt;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BF238D4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067ADCA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326EEE7F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64C04817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F9A7EE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F7E64F5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285D880" w14:textId="77777777" w:rsidR="0097522B" w:rsidRPr="007E22DF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Epstein, 2004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cHN0ZWluPC9BdXRob3I+PFllYXI+MjAwNDwvWWVhcj48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cHN0ZWluPC9BdXRob3I+PFllYXI+MjAwNDwvWWVhcj48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0,1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3CF5D9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545974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49C99EE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56E2573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4438BB8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FAE8B0B" w14:textId="77777777" w:rsidTr="00173172">
        <w:trPr>
          <w:trHeight w:val="342"/>
        </w:trPr>
        <w:tc>
          <w:tcPr>
            <w:tcW w:w="3330" w:type="dxa"/>
            <w:shd w:val="clear" w:color="auto" w:fill="auto"/>
          </w:tcPr>
          <w:p w14:paraId="3EF3F913" w14:textId="77777777" w:rsidR="0097522B" w:rsidRPr="00A72132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Forneris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b3JuZXJpczwvQXV0aG9yPjxZZWFyPjIwMTA8L1llYXI+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b3JuZXJpczwvQXV0aG9yPjxZZWFyPjIwMTA8L1llYXI+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0A7213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16B260F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43E0A9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6B2830A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7FE001B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078073D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7618FC6F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Fulkerson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dWxrZXJzb248L0F1dGhvcj48WWVhcj4yMDE1PC9ZZWFy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dWxrZXJzb248L0F1dGhvcj48WWVhcj4yMDE1PC9ZZWFy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7992D8E" w14:textId="77777777" w:rsidR="0097522B" w:rsidRPr="007E22DF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2047" w:type="dxa"/>
            <w:shd w:val="clear" w:color="auto" w:fill="auto"/>
          </w:tcPr>
          <w:p w14:paraId="0A75648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549F1F0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7765D6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12E94C8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B2974F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AC8742A" w14:textId="77777777" w:rsidTr="00173172">
        <w:trPr>
          <w:trHeight w:val="333"/>
        </w:trPr>
        <w:tc>
          <w:tcPr>
            <w:tcW w:w="3330" w:type="dxa"/>
            <w:shd w:val="clear" w:color="auto" w:fill="auto"/>
          </w:tcPr>
          <w:p w14:paraId="37BA5FCA" w14:textId="77777777" w:rsidR="0097522B" w:rsidRPr="00AA1F3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Griffin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lmZmluPC9BdXRob3I+PFllYXI+MjAxNTwvWWVhcj48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cmlmZmluPC9BdXRob3I+PFllYXI+MjAxNTwvWWVhcj48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3F99DCE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1A279E0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CE5991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0F2E72C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03F50B8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B91CE1E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71D5097" w14:textId="77777777" w:rsidR="0097522B" w:rsidRPr="007B49C9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Jago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, 2013, 2015; </w:t>
            </w: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Sebire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dvPC9BdXRob3I+PFllYXI+MjAxMzwvWWVhcj48UmVj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YWdvPC9BdXRob3I+PFllYXI+MjAxMzwvWWVhcj48UmVj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5-10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AA988E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44F5A37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1E8BEF4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79667C3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BB7F72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B85A7C0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739D0FDD" w14:textId="77777777" w:rsidR="0097522B" w:rsidRPr="007B49C9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Kalarchia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0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xhcmNoaWFuPC9BdXRob3I+PFllYXI+MjAwOTwvWWVh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xhcmNoaWFuPC9BdXRob3I+PFllYXI+MjAwOTwvWWVh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B768F9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3E705D7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7BE799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614A999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05F462F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35E72870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1813A8E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Kalavaine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07, 20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xhdmFpbmVuPC9BdXRob3I+PFllYXI+MjAwNzwvWWVh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xhdmFpbmVuPC9BdXRob3I+PFllYXI+MjAwNzwvWWVh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9,1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5B0303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33613D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4CA39D3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BD3CBE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474179B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109257D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00072B0E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Khanal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, 2016; </w:t>
            </w: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Welsby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GFuYWw8L0F1dGhvcj48WWVhcj4yMDE2PC9ZZWFyPjxS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aGFuYWw8L0F1dGhvcj48WWVhcj4yMDE2PC9ZZWFyPjxS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1,1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E0B6DD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780811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67E5C74B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751B63F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6D6946F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669FED0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36F00AF8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Kriemler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0; Meyer, 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cmllbWxlcjwvQXV0aG9yPjxZZWFyPjIwMTA8L1llYXI+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cmllbWxlcjwvQXV0aG9yPjxZZWFyPjIwMTA8L1llYXI+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3,1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1E1AEC7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7" w:type="dxa"/>
            <w:shd w:val="clear" w:color="auto" w:fill="auto"/>
          </w:tcPr>
          <w:p w14:paraId="39FAC43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447179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1662293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ED3355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17B2EE3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D56F4E9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6B613FEF" w14:textId="77777777" w:rsidR="0097522B" w:rsidRPr="007F56B6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Laukkane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5, 2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XVra2FuZW48L0F1dGhvcj48WWVhcj4yMDE1PC9ZZWFy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XVra2FuZW48L0F1dGhvcj48WWVhcj4yMDE1PC9ZZWFy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5,11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CDEB3E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56A7828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3481D7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09F013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EFEBAF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33FA4C0F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3BFE796B" w14:textId="77777777" w:rsidR="0097522B" w:rsidRPr="007F56B6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Llargues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1; Mora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GFyZ3VlczwvQXV0aG9yPjxZZWFyPjIwMTE8L1llYXI+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bGFyZ3VlczwvQXV0aG9yPjxZZWFyPjIwMTE8L1llYXI+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7,11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C84D19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7E687D6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99F5DB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41DBF19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2DD087E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ABC4BDC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444BC8F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Magarey, 20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dhcmV5PC9BdXRob3I+PFllYXI+MjAxMTwvWWVhcj48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dhcmV5PC9BdXRob3I+PFllYXI+MjAxMTwvWWVhcj48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C027D0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682A56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5D0EF9D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229470A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3B2503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0B2C1AF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04B716C2" w14:textId="77777777" w:rsidR="0097522B" w:rsidRPr="00B425B9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cManus, 200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cManus&lt;/Author&gt;&lt;Year&gt;2008&lt;/Year&gt;&lt;RecNum&gt;567&lt;/RecNum&gt;&lt;DisplayText&gt;&lt;style face="superscript"&gt;120&lt;/style&gt;&lt;/DisplayText&gt;&lt;record&gt;&lt;rec-number&gt;567&lt;/rec-number&gt;&lt;foreign-keys&gt;&lt;key app="EN" db-id="par9ve9rla0f9resvpap2fe9wpd9tzdp5ww5" timestamp="1526564362"&gt;567&lt;/key&gt;&lt;/foreign-keys&gt;&lt;ref-type name="Journal Article"&gt;17&lt;/ref-type&gt;&lt;contributors&gt;&lt;authors&gt;&lt;author&gt;McManus, A. M.&lt;/author&gt;&lt;author&gt;Masters, R. S.&lt;/author&gt;&lt;author&gt;Laukkanen, R. M.&lt;/author&gt;&lt;author&gt;Yu, C. C.&lt;/author&gt;&lt;author&gt;Sit, C. H.&lt;/author&gt;&lt;author&gt;Ling, F. C.&lt;/author&gt;&lt;/authors&gt;&lt;/contributors&gt;&lt;auth-address&gt;Institute of Human Performance, University of Hong Kong, Pokfulam Road, Hong Kong SAR, China. alimac@hku.hk&lt;/auth-address&gt;&lt;titles&gt;&lt;title&gt;Using heart-rate feedback to increase physical activity in children&lt;/title&gt;&lt;secondary-title&gt;Prev Med&lt;/secondary-title&gt;&lt;alt-title&gt;Preventive medicine&lt;/alt-title&gt;&lt;/titles&gt;&lt;periodical&gt;&lt;full-title&gt;Prev Med&lt;/full-title&gt;&lt;/periodical&gt;&lt;alt-periodical&gt;&lt;full-title&gt;Preventive Medicine&lt;/full-title&gt;&lt;/alt-periodical&gt;&lt;pages&gt;402-8&lt;/pages&gt;&lt;volume&gt;47&lt;/volume&gt;&lt;number&gt;4&lt;/number&gt;&lt;edition&gt;2008/07/02&lt;/edition&gt;&lt;keywords&gt;&lt;keyword&gt;Child&lt;/keyword&gt;&lt;keyword&gt;Curriculum&lt;/keyword&gt;&lt;keyword&gt;*Exercise&lt;/keyword&gt;&lt;keyword&gt;*Feedback, Psychological&lt;/keyword&gt;&lt;keyword&gt;Female&lt;/keyword&gt;&lt;keyword&gt;Follow-Up Studies&lt;/keyword&gt;&lt;keyword&gt;Health Behavior&lt;/keyword&gt;&lt;keyword&gt;*Health Education&lt;/keyword&gt;&lt;keyword&gt;*Health Knowledge, Attitudes, Practice&lt;/keyword&gt;&lt;keyword&gt;*Heart Rate&lt;/keyword&gt;&lt;keyword&gt;Hong Kong&lt;/keyword&gt;&lt;keyword&gt;Humans&lt;/keyword&gt;&lt;keyword&gt;Male&lt;/keyword&gt;&lt;keyword&gt;*School Health Services&lt;/keyword&gt;&lt;keyword&gt;Treatment Outcome&lt;/keyword&gt;&lt;/keywords&gt;&lt;dates&gt;&lt;year&gt;2008&lt;/year&gt;&lt;pub-dates&gt;&lt;date&gt;Oct&lt;/date&gt;&lt;/pub-dates&gt;&lt;/dates&gt;&lt;isbn&gt;0091-7435&lt;/isbn&gt;&lt;accession-num&gt;18590757&lt;/accession-num&gt;&lt;urls&gt;&lt;/urls&gt;&lt;electronic-resource-num&gt;10.1016/j.ypmed.2008.06.00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DE22A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EF0D02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776EC43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6F6AF7B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75ADA05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0EDDFE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54CAD41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44BD3595" w14:textId="77777777" w:rsidR="0097522B" w:rsidRPr="00945C4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45C4B">
              <w:rPr>
                <w:rFonts w:ascii="Times New Roman" w:hAnsi="Times New Roman" w:cs="Times New Roman"/>
                <w:sz w:val="20"/>
                <w:szCs w:val="20"/>
              </w:rPr>
              <w:t>Morgan, 2019</w:t>
            </w:r>
            <w:r w:rsidRPr="00945C4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rgan&lt;/Author&gt;&lt;Year&gt;2019&lt;/Year&gt;&lt;RecNum&gt;91842&lt;/RecNum&gt;&lt;DisplayText&gt;&lt;style face="superscript"&gt;121&lt;/style&gt;&lt;/DisplayText&gt;&lt;record&gt;&lt;rec-number&gt;91842&lt;/rec-number&gt;&lt;foreign-keys&gt;&lt;key app="EN" db-id="tprete0t1a9950eepp0pdfstrarv5ew55eda" timestamp="1554836367"&gt;91842&lt;/key&gt;&lt;/foreign-keys&gt;&lt;ref-type name="Journal Article"&gt;17&lt;/ref-type&gt;&lt;contributors&gt;&lt;authors&gt;&lt;author&gt;Morgan, P. J.&lt;/author&gt;&lt;author&gt;Young, M. D.&lt;/author&gt;&lt;author&gt;Barnes, A. T.&lt;/author&gt;&lt;author&gt;Eather, N.&lt;/author&gt;&lt;author&gt;Pollock, E. R.&lt;/author&gt;&lt;author&gt;Lubans, D. R.&lt;/author&gt;&lt;/authors&gt;&lt;/contributors&gt;&lt;auth-address&gt;Priority Research Center for Physical Activity and Nutrition, University of Newcastle, New South Wales, Australia.&amp;#xD;Faculty of Education and Arts, University of Newcastle, New South Wales, Australia.&lt;/auth-address&gt;&lt;titles&gt;&lt;title&gt;Engaging Fathers to Increase Physical Activity in Girls: The &amp;quot;Dads And Daughters Exercising and Empowered&amp;quot; (DADEE) Randomized Controlled Trial&lt;/title&gt;&lt;secondary-title&gt;Ann Behav Med&lt;/secondary-title&gt;&lt;alt-title&gt;Annals of behavioral medicine : a publication of the Society of Behavioral Medicine&lt;/alt-title&gt;&lt;/titles&gt;&lt;periodical&gt;&lt;full-title&gt;Annals of Behavioral Medicine&lt;/full-title&gt;&lt;abbr-1&gt;Ann. Behav. Med.&lt;/abbr-1&gt;&lt;abbr-2&gt;Ann Behav Med&lt;/abbr-2&gt;&lt;/periodical&gt;&lt;pages&gt;39-52&lt;/pages&gt;&lt;volume&gt;53&lt;/volume&gt;&lt;number&gt;1&lt;/number&gt;&lt;edition&gt;2018/04/13&lt;/edition&gt;&lt;dates&gt;&lt;year&gt;2019&lt;/year&gt;&lt;pub-dates&gt;&lt;date&gt;Jan 1&lt;/date&gt;&lt;/pub-dates&gt;&lt;/dates&gt;&lt;isbn&gt;0883-6612&lt;/isbn&gt;&lt;accession-num&gt;29648571&lt;/accession-num&gt;&lt;urls&gt;&lt;/urls&gt;&lt;electronic-resource-num&gt;10.1093/abm/kay015&lt;/electronic-resource-num&gt;&lt;remote-database-provider&gt;NLM&lt;/remote-database-provider&gt;&lt;language&gt;eng&lt;/language&gt;&lt;/record&gt;&lt;/Cite&gt;&lt;/EndNote&gt;</w:instrText>
            </w:r>
            <w:r w:rsidRPr="00945C4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1</w:t>
            </w:r>
            <w:r w:rsidRPr="00945C4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9BD7B4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52E5C8E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3EA19BA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58DD87B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45ABA7AF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1B8656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499F77CC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Nyberg, 2011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eWJlcmc8L0F1dGhvcj48WWVhcj4yMDExPC9ZZWFyPjxS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eWJlcmc8L0F1dGhvcj48WWVhcj4yMDExPC9ZZWFyPjxS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2,12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05C39724" w14:textId="77777777" w:rsidR="0097522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7" w:type="dxa"/>
            <w:shd w:val="clear" w:color="auto" w:fill="auto"/>
          </w:tcPr>
          <w:p w14:paraId="3B8A053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8F7C1B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13D03B9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3689DD3A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1F8D2B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B8A252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3A165591" w14:textId="77777777" w:rsidR="0097522B" w:rsidRPr="00805C75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BC51C7">
              <w:rPr>
                <w:rFonts w:ascii="Times New Roman" w:hAnsi="Times New Roman" w:cs="Times New Roman"/>
                <w:sz w:val="20"/>
                <w:szCs w:val="20"/>
              </w:rPr>
              <w:t>Reinehr</w:t>
            </w:r>
            <w:proofErr w:type="spellEnd"/>
            <w:r w:rsidRPr="00BC51C7">
              <w:rPr>
                <w:rFonts w:ascii="Times New Roman" w:hAnsi="Times New Roman" w:cs="Times New Roman"/>
                <w:sz w:val="20"/>
                <w:szCs w:val="20"/>
              </w:rPr>
              <w:t>, 2010, 2018; Schaefer, 2011</w:t>
            </w:r>
            <w:r w:rsidRPr="00BC51C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ZWluZWhyPC9BdXRob3I+PFllYXI+MjAxODwvWWVhcj48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ZWluZWhyPC9BdXRob3I+PFllYXI+MjAxODwvWWVhcj48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BC51C7">
              <w:rPr>
                <w:rFonts w:ascii="Times New Roman" w:hAnsi="Times New Roman" w:cs="Times New Roman"/>
                <w:sz w:val="20"/>
                <w:szCs w:val="20"/>
              </w:rPr>
            </w:r>
            <w:r w:rsidRPr="00BC51C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4-126</w:t>
            </w:r>
            <w:r w:rsidRPr="00BC51C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5DD63E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194E990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7511135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7C0E078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4143A7D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3AB42A2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5DBFA799" w14:textId="77777777" w:rsidR="0097522B" w:rsidRDefault="0097522B" w:rsidP="00173172">
            <w:pPr>
              <w:ind w:right="-610"/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Robertson, 2013, </w:t>
            </w:r>
          </w:p>
          <w:p w14:paraId="1C8D8A67" w14:textId="77777777" w:rsidR="0097522B" w:rsidRDefault="0097522B" w:rsidP="00173172">
            <w:pPr>
              <w:ind w:right="-610"/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JlcnRzb248L0F1dGhvcj48WWVhcj4yMDEzPC9ZZWFy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JlcnRzb248L0F1dGhvcj48WWVhcj4yMDEzPC9ZZWFy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7,1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D03418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0F57CB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64BD18A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56842D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4BD84A6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76ED7D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C282C4D" w14:textId="77777777" w:rsidR="0097522B" w:rsidRPr="0036230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Salmon, 2005, 200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xtb248L0F1dGhvcj48WWVhcj4yMDA1PC9ZZWFyPjxS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xtb248L0F1dGhvcj48WWVhcj4yMDA1PC9ZZWFyPjxS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9,13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C384B9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26B8632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AC0A8B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1C1503E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D4411E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0781EA2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25AB9DB" w14:textId="77777777" w:rsidR="0097522B" w:rsidRPr="007D66CC" w:rsidRDefault="0097522B" w:rsidP="00173172">
            <w:pPr>
              <w:rPr>
                <w:rFonts w:ascii="Times New Roman" w:hAnsi="Times New Roman" w:cs="Times New Roman"/>
                <w:sz w:val="20"/>
              </w:rPr>
            </w:pPr>
            <w:proofErr w:type="spellStart"/>
            <w:r w:rsidRPr="00DC4D7B">
              <w:rPr>
                <w:rFonts w:ascii="Times New Roman" w:hAnsi="Times New Roman" w:cs="Times New Roman"/>
                <w:sz w:val="20"/>
                <w:szCs w:val="20"/>
              </w:rPr>
              <w:t>Tarro</w:t>
            </w:r>
            <w:proofErr w:type="spellEnd"/>
            <w:r w:rsidRPr="00DC4D7B">
              <w:rPr>
                <w:rFonts w:ascii="Times New Roman" w:hAnsi="Times New Roman" w:cs="Times New Roman"/>
                <w:sz w:val="20"/>
                <w:szCs w:val="20"/>
              </w:rPr>
              <w:t xml:space="preserve">, 2014a, 2014b;  </w:t>
            </w:r>
            <w:proofErr w:type="spellStart"/>
            <w:r w:rsidRPr="00DC4D7B">
              <w:rPr>
                <w:rFonts w:ascii="Times New Roman" w:hAnsi="Times New Roman" w:cs="Times New Roman"/>
                <w:sz w:val="20"/>
                <w:szCs w:val="20"/>
              </w:rPr>
              <w:t>Llauradó</w:t>
            </w:r>
            <w:proofErr w:type="spellEnd"/>
            <w:r w:rsidRPr="00DC4D7B">
              <w:rPr>
                <w:rFonts w:ascii="Times New Roman" w:hAnsi="Times New Roman" w:cs="Times New Roman"/>
                <w:sz w:val="20"/>
                <w:szCs w:val="20"/>
              </w:rPr>
              <w:t>, 2018</w:t>
            </w:r>
            <w:r w:rsidRPr="00DC4D7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XJybzwvQXV0aG9yPjxZZWFyPjIwMTRhPC9ZZWFyPjxS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XJybzwvQXV0aG9yPjxZZWFyPjIwMTRhPC9ZZWFyPjxS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DC4D7B">
              <w:rPr>
                <w:rFonts w:ascii="Times New Roman" w:hAnsi="Times New Roman" w:cs="Times New Roman"/>
                <w:sz w:val="20"/>
                <w:szCs w:val="20"/>
              </w:rPr>
            </w:r>
            <w:r w:rsidRPr="00DC4D7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1-133</w:t>
            </w:r>
            <w:r w:rsidRPr="00DC4D7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0D98D83C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BAC28D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6A6F4E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5E0D277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39B0D8C0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B9C7E53" w14:textId="77777777" w:rsidTr="00173172">
        <w:trPr>
          <w:trHeight w:val="336"/>
        </w:trPr>
        <w:tc>
          <w:tcPr>
            <w:tcW w:w="3330" w:type="dxa"/>
            <w:tcBorders>
              <w:bottom w:val="single" w:sz="4" w:space="0" w:color="auto"/>
            </w:tcBorders>
            <w:shd w:val="clear" w:color="auto" w:fill="auto"/>
          </w:tcPr>
          <w:p w14:paraId="2B3C015F" w14:textId="77777777" w:rsidR="0097522B" w:rsidRDefault="0097522B" w:rsidP="00173172">
            <w:proofErr w:type="spellStart"/>
            <w:r w:rsidRPr="00852677">
              <w:rPr>
                <w:rFonts w:ascii="Times New Roman" w:hAnsi="Times New Roman" w:cs="Times New Roman"/>
                <w:sz w:val="20"/>
                <w:szCs w:val="20"/>
              </w:rPr>
              <w:t>Yackobovitch</w:t>
            </w:r>
            <w:proofErr w:type="spellEnd"/>
            <w:r w:rsidRPr="00852677">
              <w:rPr>
                <w:rFonts w:ascii="Times New Roman" w:hAnsi="Times New Roman" w:cs="Times New Roman"/>
                <w:sz w:val="20"/>
                <w:szCs w:val="20"/>
              </w:rPr>
              <w:t>-Gavan, 2018</w:t>
            </w:r>
            <w:r w:rsidRPr="00852677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YWNrb2Jvdml0Y2gtR2F2YW48L0F1dGhvcj48WWVhcj4y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YWNrb2Jvdml0Y2gtR2F2YW48L0F1dGhvcj48WWVhcj4y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852677">
              <w:rPr>
                <w:rFonts w:ascii="Times New Roman" w:hAnsi="Times New Roman" w:cs="Times New Roman"/>
                <w:sz w:val="20"/>
                <w:szCs w:val="20"/>
              </w:rPr>
            </w:r>
            <w:r w:rsidRPr="0085267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4</w:t>
            </w:r>
            <w:r w:rsidRPr="0085267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14:paraId="380D6F28" w14:textId="77777777" w:rsidR="0097522B" w:rsidRDefault="0097522B" w:rsidP="00173172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tcBorders>
              <w:bottom w:val="single" w:sz="4" w:space="0" w:color="auto"/>
            </w:tcBorders>
            <w:shd w:val="clear" w:color="auto" w:fill="auto"/>
          </w:tcPr>
          <w:p w14:paraId="766E1C9B" w14:textId="77777777" w:rsidR="0097522B" w:rsidRDefault="0097522B" w:rsidP="00173172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tcBorders>
              <w:bottom w:val="single" w:sz="4" w:space="0" w:color="auto"/>
            </w:tcBorders>
            <w:shd w:val="clear" w:color="auto" w:fill="auto"/>
          </w:tcPr>
          <w:p w14:paraId="794C66A8" w14:textId="77777777" w:rsidR="0097522B" w:rsidRDefault="0097522B" w:rsidP="00173172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tcBorders>
              <w:bottom w:val="single" w:sz="4" w:space="0" w:color="auto"/>
            </w:tcBorders>
            <w:shd w:val="clear" w:color="auto" w:fill="auto"/>
          </w:tcPr>
          <w:p w14:paraId="030B4115" w14:textId="77777777" w:rsidR="0097522B" w:rsidRDefault="0097522B" w:rsidP="00173172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tcBorders>
              <w:bottom w:val="single" w:sz="4" w:space="0" w:color="auto"/>
            </w:tcBorders>
            <w:shd w:val="clear" w:color="auto" w:fill="auto"/>
          </w:tcPr>
          <w:p w14:paraId="61CC7474" w14:textId="77777777" w:rsidR="0097522B" w:rsidRDefault="0097522B" w:rsidP="00173172">
            <w:pPr>
              <w:jc w:val="center"/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295361D" w14:textId="77777777" w:rsidTr="00173172">
        <w:trPr>
          <w:trHeight w:val="336"/>
        </w:trPr>
        <w:tc>
          <w:tcPr>
            <w:tcW w:w="14994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3DA7347B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610D">
              <w:rPr>
                <w:rFonts w:ascii="Times New Roman" w:hAnsi="Times New Roman" w:cs="Times New Roman"/>
                <w:sz w:val="20"/>
                <w:szCs w:val="20"/>
              </w:rPr>
              <w:t xml:space="preserve">Early- to Mid-Adolescenc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12-15 years)</w:t>
            </w:r>
          </w:p>
        </w:tc>
      </w:tr>
      <w:tr w:rsidR="0097522B" w:rsidRPr="0023610D" w14:paraId="1E75BAD2" w14:textId="77777777" w:rsidTr="00173172">
        <w:trPr>
          <w:trHeight w:val="336"/>
        </w:trPr>
        <w:tc>
          <w:tcPr>
            <w:tcW w:w="3330" w:type="dxa"/>
            <w:tcBorders>
              <w:top w:val="single" w:sz="4" w:space="0" w:color="auto"/>
            </w:tcBorders>
            <w:shd w:val="clear" w:color="auto" w:fill="auto"/>
          </w:tcPr>
          <w:p w14:paraId="4149D1CC" w14:textId="77777777" w:rsidR="0097522B" w:rsidRPr="00CE6684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6684">
              <w:rPr>
                <w:rFonts w:ascii="Times New Roman" w:hAnsi="Times New Roman" w:cs="Times New Roman"/>
                <w:sz w:val="20"/>
                <w:szCs w:val="20"/>
              </w:rPr>
              <w:t>Black, 20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FjazwvQXV0aG9yPjxZZWFyPjIwMTA8L1llYXI+PFJl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FjazwvQXV0aG9yPjxZZWFyPjIwMTA8L1llYXI+PFJl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8026217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14:paraId="1E79E42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tcBorders>
              <w:top w:val="single" w:sz="4" w:space="0" w:color="auto"/>
            </w:tcBorders>
            <w:shd w:val="clear" w:color="auto" w:fill="auto"/>
          </w:tcPr>
          <w:p w14:paraId="4533415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tcBorders>
              <w:top w:val="single" w:sz="4" w:space="0" w:color="auto"/>
            </w:tcBorders>
            <w:shd w:val="clear" w:color="auto" w:fill="auto"/>
          </w:tcPr>
          <w:p w14:paraId="5A5E091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tcBorders>
              <w:top w:val="single" w:sz="4" w:space="0" w:color="auto"/>
            </w:tcBorders>
            <w:shd w:val="clear" w:color="auto" w:fill="auto"/>
          </w:tcPr>
          <w:p w14:paraId="648F551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tcBorders>
              <w:top w:val="single" w:sz="4" w:space="0" w:color="auto"/>
            </w:tcBorders>
            <w:shd w:val="clear" w:color="auto" w:fill="auto"/>
          </w:tcPr>
          <w:p w14:paraId="69C0A48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2C3BEB3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58CDEF6" w14:textId="77777777" w:rsidR="0097522B" w:rsidRPr="00B45AFE" w:rsidRDefault="0097522B" w:rsidP="0017317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B406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Christiansen, 2017; </w:t>
            </w:r>
            <w:proofErr w:type="spellStart"/>
            <w:r w:rsidRPr="004B4062">
              <w:rPr>
                <w:rFonts w:ascii="Times New Roman" w:hAnsi="Times New Roman" w:cs="Times New Roman"/>
                <w:sz w:val="20"/>
                <w:szCs w:val="20"/>
              </w:rPr>
              <w:t>Toftager</w:t>
            </w:r>
            <w:proofErr w:type="spellEnd"/>
            <w:r w:rsidRPr="004B4062">
              <w:rPr>
                <w:rFonts w:ascii="Times New Roman" w:hAnsi="Times New Roman" w:cs="Times New Roman"/>
                <w:sz w:val="20"/>
                <w:szCs w:val="20"/>
              </w:rPr>
              <w:t>, 2011, 20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HJpc3RpYW5zZW48L0F1dGhvcj48WWVhcj4yMDE3PC9Z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HJpc3RpYW5zZW48L0F1dGhvcj48WWVhcj4yMDE3PC9Z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7-13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8524096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76847D5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3C8DA4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5B69C841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04343AE3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5A1CAB5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0A77C7A0" w14:textId="77777777" w:rsidR="0097522B" w:rsidRPr="004C3733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668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ristie, 2011, 20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HJpc3RpZTwvQXV0aG9yPjxZZWFyPjIwMTE8L1llYXI+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HJpc3RpZTwvQXV0aG9yPjxZZWFyPjIwMTE8L1llYXI+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140,14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031FC8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08B076E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74CDF21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1BCDB12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D11F99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7C3E009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5AEA7751" w14:textId="77777777" w:rsidR="0097522B" w:rsidRPr="00B45AFE" w:rsidRDefault="0097522B" w:rsidP="0017317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B4062">
              <w:rPr>
                <w:rFonts w:ascii="Times New Roman" w:hAnsi="Times New Roman" w:cs="Times New Roman"/>
                <w:sz w:val="20"/>
                <w:szCs w:val="20"/>
              </w:rPr>
              <w:t xml:space="preserve">Collins, 2014; Dewar, 2013, 2014; </w:t>
            </w:r>
            <w:proofErr w:type="spellStart"/>
            <w:r w:rsidRPr="004B4062">
              <w:rPr>
                <w:rFonts w:ascii="Times New Roman" w:hAnsi="Times New Roman" w:cs="Times New Roman"/>
                <w:sz w:val="20"/>
                <w:szCs w:val="20"/>
              </w:rPr>
              <w:t>Lubans</w:t>
            </w:r>
            <w:proofErr w:type="spellEnd"/>
            <w:r w:rsidRPr="004B4062">
              <w:rPr>
                <w:rFonts w:ascii="Times New Roman" w:hAnsi="Times New Roman" w:cs="Times New Roman"/>
                <w:sz w:val="20"/>
                <w:szCs w:val="20"/>
              </w:rPr>
              <w:t>, 2010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xsaW5zPC9BdXRob3I+PFllYXI+MjAxNDwvWWVhcj48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xsaW5zPC9BdXRob3I+PFllYXI+MjAxNDwvWWVhcj48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2-14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FF0381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6DA59AA2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52A1A7D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3B46D49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756CB59" w14:textId="77777777" w:rsidR="0097522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1B72ED8D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407696C8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Debar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UJhcjwvQXV0aG9yPjxZZWFyPjIwMTI8L1llYXI+PFJl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UJhcjwvQXV0aG9yPjxZZWFyPjIwMTI8L1llYXI+PFJl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2083448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66E7FE8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6D1B551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C9BE5A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3C5845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4E84C14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30FFBF0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Demol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0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1vbDwvQXV0aG9yPjxZZWFyPjIwMDk8L1llYXI+PFJl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ZW1vbDwvQXV0aG9yPjxZZWFyPjIwMDk8L1llYXI+PFJl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3740E52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4FA2ECA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385D3E9F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6C383AF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443A1FF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3753D76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5EBB417A" w14:textId="77777777" w:rsidR="0097522B" w:rsidRPr="0056517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Ebbeling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bbeling&lt;/Author&gt;&lt;Year&gt;2012&lt;/Year&gt;&lt;RecNum&gt;13664&lt;/RecNum&gt;&lt;DisplayText&gt;&lt;style face="superscript"&gt;149&lt;/style&gt;&lt;/DisplayText&gt;&lt;record&gt;&lt;rec-number&gt;13664&lt;/rec-number&gt;&lt;foreign-keys&gt;&lt;key app="EN" db-id="tprete0t1a9950eepp0pdfstrarv5ew55eda" timestamp="1503087171"&gt;13664&lt;/key&gt;&lt;/foreign-keys&gt;&lt;ref-type name="Journal Article"&gt;17&lt;/ref-type&gt;&lt;contributors&gt;&lt;authors&gt;&lt;author&gt;Ebbeling, Cara B.&lt;/author&gt;&lt;author&gt;Feldman, Henry A.&lt;/author&gt;&lt;author&gt;Chomitz, Virginia R.&lt;/author&gt;&lt;author&gt;Antonelli, Tracy A.&lt;/author&gt;&lt;author&gt;Gortmaker, Steven L.&lt;/author&gt;&lt;author&gt;Osganian, Stavroula K.&lt;/author&gt;&lt;author&gt;Ludwig, David S.&lt;/author&gt;&lt;/authors&gt;&lt;/contributors&gt;&lt;auth-address&gt;Ludwig, David S., New Balance Foundation Obesity Prevention Center, Boston Children’s Hospital, 300 Longwood Ave., Boston, MA, US, 02115&lt;/auth-address&gt;&lt;titles&gt;&lt;title&gt;A randomized trial of sugar-sweetened beverages and adolescent body weight&lt;/title&gt;&lt;secondary-title&gt;The New England Journal of Medicine&lt;/secondary-title&gt;&lt;/titles&gt;&lt;periodical&gt;&lt;full-title&gt;The New England Journal of Medicine&lt;/full-title&gt;&lt;/periodical&gt;&lt;pages&gt;1407-1416&lt;/pages&gt;&lt;volume&gt;367&lt;/volume&gt;&lt;number&gt;15&lt;/number&gt;&lt;keywords&gt;&lt;keyword&gt;sugar sweetened beverages&lt;/keyword&gt;&lt;keyword&gt;intervention&lt;/keyword&gt;&lt;keyword&gt;weight gain&lt;/keyword&gt;&lt;keyword&gt;overweight&lt;/keyword&gt;&lt;keyword&gt;obesity&lt;/keyword&gt;&lt;keyword&gt;adolescents&lt;/keyword&gt;&lt;keyword&gt;Beverages (Nonalcoholic)&lt;/keyword&gt;&lt;keyword&gt;Sugars&lt;/keyword&gt;&lt;/keywords&gt;&lt;dates&gt;&lt;year&gt;2012&lt;/year&gt;&lt;/dates&gt;&lt;pub-location&gt;US&lt;/pub-location&gt;&lt;publisher&gt;Massachusetts Medical Society&lt;/publisher&gt;&lt;isbn&gt;0028-4793&amp;#xD;1533-4406&lt;/isbn&gt;&lt;accession-num&gt;2012-35063-003&lt;/accession-num&gt;&lt;urls&gt;&lt;related-urls&gt;&lt;url&gt;http://search.ebscohost.com/login.aspx?direct=true&amp;amp;db=psyh&amp;amp;AN=2012-35063-003&amp;amp;site=ehost-live&lt;/url&gt;&lt;url&gt;david.ludwig@childrens.harvard.edu&lt;/url&gt;&lt;/related-urls&gt;&lt;/urls&gt;&lt;electronic-resource-num&gt;10.1056/NEJMoa1203388&lt;/electronic-resource-num&gt;&lt;remote-database-name&gt;psyh&lt;/remote-database-name&gt;&lt;remote-database-provider&gt;EBSCOhost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50CBD79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71A6F6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C30C16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45792181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307207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69955AD2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53C3B59A" w14:textId="77777777" w:rsidR="0097522B" w:rsidRPr="0056517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Jago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0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ago&lt;/Author&gt;&lt;Year&gt;2006&lt;/Year&gt;&lt;RecNum&gt;652&lt;/RecNum&gt;&lt;DisplayText&gt;&lt;style face="superscript"&gt;150&lt;/style&gt;&lt;/DisplayText&gt;&lt;record&gt;&lt;rec-number&gt;652&lt;/rec-number&gt;&lt;foreign-keys&gt;&lt;key app="EN" db-id="par9ve9rla0f9resvpap2fe9wpd9tzdp5ww5" timestamp="1526564409"&gt;652&lt;/key&gt;&lt;/foreign-keys&gt;&lt;ref-type name="Journal Article"&gt;17&lt;/ref-type&gt;&lt;contributors&gt;&lt;authors&gt;&lt;author&gt;Jago, Russell&lt;/author&gt;&lt;author&gt;Baranowski, Tom&lt;/author&gt;&lt;author&gt;Baranowski, Janice C.&lt;/author&gt;&lt;author&gt;Thompson, Debbe&lt;/author&gt;&lt;author&gt;Cullen, Karen W.&lt;/author&gt;&lt;author&gt;Watson, Kathy&lt;/author&gt;&lt;author&gt;Liu, Yan&lt;/author&gt;&lt;/authors&gt;&lt;/contributors&gt;&lt;titles&gt;&lt;title&gt;Fit for Life Boy Scout badge: Outcome evaluation of a troop and Internet intervention&lt;/title&gt;&lt;secondary-title&gt;Preventive Medicine&lt;/secondary-title&gt;&lt;/titles&gt;&lt;periodical&gt;&lt;full-title&gt;Preventive Medicine&lt;/full-title&gt;&lt;/periodical&gt;&lt;pages&gt;181-187&lt;/pages&gt;&lt;volume&gt;42&lt;/volume&gt;&lt;number&gt;3&lt;/number&gt;&lt;keywords&gt;&lt;keyword&gt;Physical activity&lt;/keyword&gt;&lt;keyword&gt;Accelerometer&lt;/keyword&gt;&lt;keyword&gt;Multi-media&lt;/keyword&gt;&lt;keyword&gt;Season&lt;/keyword&gt;&lt;/keywords&gt;&lt;dates&gt;&lt;year&gt;2006&lt;/year&gt;&lt;pub-dates&gt;&lt;date&gt;2006/03/01/&lt;/date&gt;&lt;/pub-dates&gt;&lt;/dates&gt;&lt;isbn&gt;0091-7435&lt;/isbn&gt;&lt;urls&gt;&lt;related-urls&gt;&lt;url&gt;http://www.sciencedirect.com/science/article/pii/S0091743505002653&lt;/url&gt;&lt;/related-urls&gt;&lt;/urls&gt;&lt;electronic-resource-num&gt;https://doi.org/10.1016/j.ypmed.2005.12.01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161AB7B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1A06374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B8466A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2163F5A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2D3FCC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3DA0597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21CA2626" w14:textId="77777777" w:rsidR="0097522B" w:rsidRPr="0056517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Jelalian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0; Lloyd-Richardson, 201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ZWxhbGlhbjwvQXV0aG9yPjxZZWFyPjIwMTA8L1llYXI+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ZWxhbGlhbjwvQXV0aG9yPjxZZWFyPjIwMTA8L1llYXI+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1,15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047" w:type="dxa"/>
            <w:shd w:val="clear" w:color="auto" w:fill="auto"/>
          </w:tcPr>
          <w:p w14:paraId="63263CF2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4CFCF22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1EE2544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6BC8E62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532AB1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C884A26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6E155E33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Lubans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6; Smith, 2014a, 2014b, 2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DwvQXV0aG9yPjxZZWFyPjIwMTRhPC9ZZWFyPjxS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bWl0aDwvQXV0aG9yPjxZZWFyPjIwMTRhPC9ZZWFyPjxS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3-15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44CBBD6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572D90B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0A15080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63E1EF0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6D9C9EE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87EF1DF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03916C00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Melnyk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ZWxueWs8L0F1dGhvcj48WWVhcj4yMDEzPC9ZZWFyPjxS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ZWxueWs8L0F1dGhvcj48WWVhcj4yMDEzPC9ZZWFyPjxS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CE8E774" w14:textId="77777777" w:rsidR="0097522B" w:rsidRPr="007229E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7" w:type="dxa"/>
            <w:shd w:val="clear" w:color="auto" w:fill="auto"/>
          </w:tcPr>
          <w:p w14:paraId="0E045AD5" w14:textId="77777777" w:rsidR="0097522B" w:rsidRPr="007229E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229ED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581D6370" w14:textId="77777777" w:rsidR="0097522B" w:rsidRPr="007229E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229ED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7A7C9328" w14:textId="77777777" w:rsidR="0097522B" w:rsidRPr="007229E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229ED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  <w:shd w:val="clear" w:color="auto" w:fill="auto"/>
          </w:tcPr>
          <w:p w14:paraId="18264CB6" w14:textId="77777777" w:rsidR="0097522B" w:rsidRPr="007229E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229ED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10599A3E" w14:textId="77777777" w:rsidR="0097522B" w:rsidRPr="007229E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229ED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1722560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911DE71" w14:textId="77777777" w:rsidR="0097522B" w:rsidRPr="009B406A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Mihas, 201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has&lt;/Author&gt;&lt;Year&gt;2010&lt;/Year&gt;&lt;RecNum&gt;13477&lt;/RecNum&gt;&lt;DisplayText&gt;&lt;style face="superscript"&gt;158&lt;/style&gt;&lt;/DisplayText&gt;&lt;record&gt;&lt;rec-number&gt;13477&lt;/rec-number&gt;&lt;foreign-keys&gt;&lt;key app="EN" db-id="tprete0t1a9950eepp0pdfstrarv5ew55eda" timestamp="1503087154"&gt;13477&lt;/key&gt;&lt;/foreign-keys&gt;&lt;ref-type name="Journal Article"&gt;17&lt;/ref-type&gt;&lt;contributors&gt;&lt;authors&gt;&lt;author&gt;Mihas, C.&lt;/author&gt;&lt;author&gt;Mariolis, A.&lt;/author&gt;&lt;author&gt;Manios, Y.&lt;/author&gt;&lt;author&gt;Naska, A.&lt;/author&gt;&lt;author&gt;Arapaki, A.&lt;/author&gt;&lt;author&gt;Mariolis-Sapsakos, T.&lt;/author&gt;&lt;author&gt;Tountas, Y.&lt;/author&gt;&lt;/authors&gt;&lt;/contributors&gt;&lt;auth-address&gt;Department of Internal Medicine, General Hospital of Kimi G. Papanikolaou, Kimi, Evia, 34003, Greece&amp;#xD;Health Centre of Vyronas, Athens, Greece&amp;#xD;Department of Nutrition and Dietetics, Harokopio University, Athens, Greece&amp;#xD;Department of Hygiene, Epidemiology and Medical Statistics, School of Medicine, University of Athens, Athens, Greece&lt;/auth-address&gt;&lt;titles&gt;&lt;title&gt;Evaluation of a nutrition intervention in adolescents of an urban area in Greece: Short- and long-term effects of the VYRONAS study&lt;/title&gt;&lt;secondary-title&gt;Public Health Nutrition&lt;/secondary-title&gt;&lt;/titles&gt;&lt;periodical&gt;&lt;full-title&gt;Public Health Nutrition&lt;/full-title&gt;&lt;abbr-1&gt;Public Health Nutr.&lt;/abbr-1&gt;&lt;abbr-2&gt;Public Health Nutr&lt;/abbr-2&gt;&lt;/periodical&gt;&lt;pages&gt;712-719&lt;/pages&gt;&lt;volume&gt;13&lt;/volume&gt;&lt;number&gt;5&lt;/number&gt;&lt;keywords&gt;&lt;keyword&gt;Adolescents&lt;/keyword&gt;&lt;keyword&gt;Children&lt;/keyword&gt;&lt;keyword&gt;Intervention&lt;/keyword&gt;&lt;keyword&gt;Nutrition&lt;/keyword&gt;&lt;keyword&gt;Primary health care&lt;/keyword&gt;&lt;/keywords&gt;&lt;dates&gt;&lt;year&gt;2010&lt;/year&gt;&lt;/dates&gt;&lt;urls&gt;&lt;related-urls&gt;&lt;url&gt;http://www.scopus.com/inward/record.url?eid=2-s2.0-77954213945&amp;amp;partnerID=40&amp;amp;md5=2ea905cfd424ac6e3c4780b7401f95ca&lt;/url&gt;&lt;/related-urls&gt;&lt;/urls&gt;&lt;electronic-resource-num&gt;10.1017/S1368980009991625&lt;/electronic-resource-num&gt;&lt;remote-database-name&gt;Scopus&lt;/remote-database-na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D8F5424" w14:textId="77777777" w:rsidR="0097522B" w:rsidRPr="002772EE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47" w:type="dxa"/>
            <w:shd w:val="clear" w:color="auto" w:fill="auto"/>
          </w:tcPr>
          <w:p w14:paraId="5E9BC0A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183B46E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351CADA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283F3C1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291" w:type="dxa"/>
            <w:shd w:val="clear" w:color="auto" w:fill="auto"/>
          </w:tcPr>
          <w:p w14:paraId="1CF1C07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2E2E53E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3107C90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Resnicow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0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ZXNuaWNvdzwvQXV0aG9yPjxZZWFyPjIwMDU8L1llYXI+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ZXNuaWNvdzwvQXV0aG9yPjxZZWFyPjIwMDU8L1llYXI+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7A876BF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3846BFC9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D384F6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444BAE10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6616EC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0C6FC53A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55812A0E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Singh, 2006, 2007, 2009; Veitch, 20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aDwvQXV0aG9yPjxZZWFyPjIwMDY8L1llYXI+PFJl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aDwvQXV0aG9yPjxZZWFyPjIwMDY8L1llYXI+PFJl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0-16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57372D3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7ACE3E1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5530F18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51AE23D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0A2464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44D88247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36EDFFF6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avoye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07, 201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; Taylor, 201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XZveWU8L0F1dGhvcj48WWVhcj4yMDExPC9ZZWFyPjxS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XZveWU8L0F1dGhvcj48WWVhcj4yMDExPC9ZZWFyPjxS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4-16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3815B8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74A2329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  <w:shd w:val="clear" w:color="auto" w:fill="auto"/>
          </w:tcPr>
          <w:p w14:paraId="0D7BF386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673A0A5C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38AC4B7B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282C6AB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410ABA68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Thompson, 200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aG9tcHNvbjwvQXV0aG9yPjxZZWFyPjIwMDk8L1llYXI+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aG9tcHNvbjwvQXV0aG9yPjxZZWFyPjIwMDk8L1llYXI+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539DEEBD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shd w:val="clear" w:color="auto" w:fill="auto"/>
          </w:tcPr>
          <w:p w14:paraId="6CDCA30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6766F94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2334" w:type="dxa"/>
            <w:shd w:val="clear" w:color="auto" w:fill="auto"/>
          </w:tcPr>
          <w:p w14:paraId="747588AE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5C09796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B43853F" w14:textId="77777777" w:rsidTr="00173172">
        <w:trPr>
          <w:trHeight w:val="336"/>
        </w:trPr>
        <w:tc>
          <w:tcPr>
            <w:tcW w:w="3330" w:type="dxa"/>
            <w:shd w:val="clear" w:color="auto" w:fill="auto"/>
          </w:tcPr>
          <w:p w14:paraId="1E0C8A0E" w14:textId="77777777" w:rsidR="0097522B" w:rsidRPr="00387576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Viggiano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naWFubzwvQXV0aG9yPjxZZWFyPjIwMTU8L1llYXI+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WaWdnaWFubzwvQXV0aG9yPjxZZWFyPjIwMTU8L1llYXI+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shd w:val="clear" w:color="auto" w:fill="auto"/>
          </w:tcPr>
          <w:p w14:paraId="6218FF58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400" w:type="dxa"/>
            <w:shd w:val="clear" w:color="auto" w:fill="auto"/>
          </w:tcPr>
          <w:p w14:paraId="7408BF0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shd w:val="clear" w:color="auto" w:fill="auto"/>
          </w:tcPr>
          <w:p w14:paraId="0E94D373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shd w:val="clear" w:color="auto" w:fill="auto"/>
          </w:tcPr>
          <w:p w14:paraId="7E8091E7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shd w:val="clear" w:color="auto" w:fill="auto"/>
          </w:tcPr>
          <w:p w14:paraId="256A54C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5BA97CBA" w14:textId="77777777" w:rsidTr="00173172">
        <w:trPr>
          <w:trHeight w:val="336"/>
        </w:trPr>
        <w:tc>
          <w:tcPr>
            <w:tcW w:w="3330" w:type="dxa"/>
            <w:tcBorders>
              <w:bottom w:val="single" w:sz="4" w:space="0" w:color="auto"/>
            </w:tcBorders>
            <w:shd w:val="clear" w:color="auto" w:fill="auto"/>
          </w:tcPr>
          <w:p w14:paraId="685BC71B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Wilksch</w:t>
            </w:r>
            <w:proofErr w:type="spellEnd"/>
            <w:r w:rsidRPr="009B406A">
              <w:rPr>
                <w:rFonts w:ascii="Times New Roman" w:hAnsi="Times New Roman" w:cs="Times New Roman"/>
                <w:sz w:val="20"/>
                <w:szCs w:val="20"/>
              </w:rPr>
              <w:t>, 201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Wxrc2NoPC9BdXRob3I+PFllYXI+MjAxNTwvWWVhcj48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Wxrc2NoPC9BdXRob3I+PFllYXI+MjAxNTwvWWVhcj48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4712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6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14:paraId="23F25584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tcBorders>
              <w:bottom w:val="single" w:sz="4" w:space="0" w:color="auto"/>
            </w:tcBorders>
            <w:shd w:val="clear" w:color="auto" w:fill="auto"/>
          </w:tcPr>
          <w:p w14:paraId="22C7625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tcBorders>
              <w:bottom w:val="single" w:sz="4" w:space="0" w:color="auto"/>
            </w:tcBorders>
            <w:shd w:val="clear" w:color="auto" w:fill="auto"/>
          </w:tcPr>
          <w:p w14:paraId="5614CF6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tcBorders>
              <w:bottom w:val="single" w:sz="4" w:space="0" w:color="auto"/>
            </w:tcBorders>
            <w:shd w:val="clear" w:color="auto" w:fill="auto"/>
          </w:tcPr>
          <w:p w14:paraId="7766029A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tcBorders>
              <w:bottom w:val="single" w:sz="4" w:space="0" w:color="auto"/>
            </w:tcBorders>
            <w:shd w:val="clear" w:color="auto" w:fill="auto"/>
          </w:tcPr>
          <w:p w14:paraId="1F7EB9C5" w14:textId="77777777" w:rsidR="0097522B" w:rsidRPr="0023610D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23382515" w14:textId="77777777" w:rsidTr="00173172">
        <w:trPr>
          <w:trHeight w:val="336"/>
        </w:trPr>
        <w:tc>
          <w:tcPr>
            <w:tcW w:w="14994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</w:tcPr>
          <w:p w14:paraId="1022D453" w14:textId="77777777" w:rsidR="0097522B" w:rsidRPr="0023610D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3610D">
              <w:rPr>
                <w:rFonts w:ascii="Times New Roman" w:hAnsi="Times New Roman" w:cs="Times New Roman"/>
                <w:sz w:val="20"/>
                <w:szCs w:val="20"/>
              </w:rPr>
              <w:t>Late Adolescenc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16-18 years)</w:t>
            </w:r>
          </w:p>
        </w:tc>
      </w:tr>
      <w:tr w:rsidR="0097522B" w:rsidRPr="0023610D" w14:paraId="71A50187" w14:textId="77777777" w:rsidTr="00173172">
        <w:trPr>
          <w:trHeight w:val="336"/>
        </w:trPr>
        <w:tc>
          <w:tcPr>
            <w:tcW w:w="3330" w:type="dxa"/>
            <w:tcBorders>
              <w:top w:val="single" w:sz="4" w:space="0" w:color="auto"/>
            </w:tcBorders>
          </w:tcPr>
          <w:p w14:paraId="3BF3618F" w14:textId="77777777" w:rsidR="0097522B" w:rsidRPr="00CB36D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Haire-Joshu</w:t>
            </w:r>
            <w:proofErr w:type="spellEnd"/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, 2015</w:t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lyZS1Kb3NodTwvQXV0aG9yPjxZZWFyPjIwMTU8L1ll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WlyZS1Kb3NodTwvQXV0aG9yPjxZZWFyPjIwMTU8L1ll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658F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70</w:t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top w:val="single" w:sz="4" w:space="0" w:color="auto"/>
            </w:tcBorders>
          </w:tcPr>
          <w:p w14:paraId="02F27701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tcBorders>
              <w:top w:val="single" w:sz="4" w:space="0" w:color="auto"/>
            </w:tcBorders>
          </w:tcPr>
          <w:p w14:paraId="2ACC22DA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tcBorders>
              <w:top w:val="single" w:sz="4" w:space="0" w:color="auto"/>
            </w:tcBorders>
          </w:tcPr>
          <w:p w14:paraId="7461D598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tcBorders>
              <w:top w:val="single" w:sz="4" w:space="0" w:color="auto"/>
            </w:tcBorders>
          </w:tcPr>
          <w:p w14:paraId="684C153D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tcBorders>
              <w:top w:val="single" w:sz="4" w:space="0" w:color="auto"/>
            </w:tcBorders>
          </w:tcPr>
          <w:p w14:paraId="49D7AA17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1EEA026" w14:textId="77777777" w:rsidTr="00173172">
        <w:trPr>
          <w:trHeight w:val="336"/>
        </w:trPr>
        <w:tc>
          <w:tcPr>
            <w:tcW w:w="3330" w:type="dxa"/>
          </w:tcPr>
          <w:p w14:paraId="62389BB1" w14:textId="77777777" w:rsidR="0097522B" w:rsidRPr="00CB36D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744C1">
              <w:rPr>
                <w:rFonts w:ascii="Times New Roman" w:hAnsi="Times New Roman" w:cs="Times New Roman"/>
                <w:sz w:val="20"/>
                <w:szCs w:val="20"/>
              </w:rPr>
              <w:t>Leme</w:t>
            </w:r>
            <w:proofErr w:type="spellEnd"/>
            <w:r w:rsidRPr="000744C1">
              <w:rPr>
                <w:rFonts w:ascii="Times New Roman" w:hAnsi="Times New Roman" w:cs="Times New Roman"/>
                <w:sz w:val="20"/>
                <w:szCs w:val="20"/>
              </w:rPr>
              <w:t xml:space="preserve"> 2015, 2016, 2018</w:t>
            </w:r>
            <w:r w:rsidRPr="000744C1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1lPC9BdXRob3I+PFllYXI+MjAxNTwvWWVhcj48UmVj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1lPC9BdXRob3I+PFllYXI+MjAxNTwvWWVhcj48UmVj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744C1">
              <w:rPr>
                <w:rFonts w:ascii="Times New Roman" w:hAnsi="Times New Roman" w:cs="Times New Roman"/>
                <w:sz w:val="20"/>
                <w:szCs w:val="20"/>
              </w:rPr>
            </w:r>
            <w:r w:rsidRPr="000744C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658F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71-173</w:t>
            </w:r>
            <w:r w:rsidRPr="000744C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</w:tcPr>
          <w:p w14:paraId="30B9B4B0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</w:tcPr>
          <w:p w14:paraId="5F55802E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592" w:type="dxa"/>
          </w:tcPr>
          <w:p w14:paraId="6E23400C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334" w:type="dxa"/>
          </w:tcPr>
          <w:p w14:paraId="595CF64F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</w:tcPr>
          <w:p w14:paraId="5E62088B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97522B" w:rsidRPr="0023610D" w14:paraId="75588C08" w14:textId="77777777" w:rsidTr="00173172">
        <w:trPr>
          <w:trHeight w:val="336"/>
        </w:trPr>
        <w:tc>
          <w:tcPr>
            <w:tcW w:w="3330" w:type="dxa"/>
            <w:tcBorders>
              <w:bottom w:val="single" w:sz="4" w:space="0" w:color="auto"/>
            </w:tcBorders>
            <w:shd w:val="clear" w:color="auto" w:fill="auto"/>
          </w:tcPr>
          <w:p w14:paraId="6A82C1F8" w14:textId="77777777" w:rsidR="0097522B" w:rsidRPr="00CB36DB" w:rsidRDefault="0097522B" w:rsidP="0017317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Mauriello</w:t>
            </w:r>
            <w:proofErr w:type="spellEnd"/>
            <w:r w:rsidRPr="00CB36DB">
              <w:rPr>
                <w:rFonts w:ascii="Times New Roman" w:hAnsi="Times New Roman" w:cs="Times New Roman"/>
                <w:sz w:val="20"/>
                <w:szCs w:val="20"/>
              </w:rPr>
              <w:t>, 2010</w:t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VyaWVsbG88L0F1dGhvcj48WWVhcj4yMDEwPC9ZZWFy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VyaWVsbG88L0F1dGhvcj48WWVhcj4yMDEwPC9ZZWFy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658F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74</w:t>
            </w:r>
            <w:r w:rsidRPr="00CB36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14:paraId="35584426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400" w:type="dxa"/>
            <w:tcBorders>
              <w:bottom w:val="single" w:sz="4" w:space="0" w:color="auto"/>
            </w:tcBorders>
            <w:shd w:val="clear" w:color="auto" w:fill="auto"/>
          </w:tcPr>
          <w:p w14:paraId="163B45B7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592" w:type="dxa"/>
            <w:tcBorders>
              <w:bottom w:val="single" w:sz="4" w:space="0" w:color="auto"/>
            </w:tcBorders>
            <w:shd w:val="clear" w:color="auto" w:fill="auto"/>
          </w:tcPr>
          <w:p w14:paraId="7AEE4422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2334" w:type="dxa"/>
            <w:tcBorders>
              <w:bottom w:val="single" w:sz="4" w:space="0" w:color="auto"/>
            </w:tcBorders>
            <w:shd w:val="clear" w:color="auto" w:fill="auto"/>
          </w:tcPr>
          <w:p w14:paraId="21B8D792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2291" w:type="dxa"/>
            <w:tcBorders>
              <w:bottom w:val="single" w:sz="4" w:space="0" w:color="auto"/>
            </w:tcBorders>
            <w:shd w:val="clear" w:color="auto" w:fill="auto"/>
          </w:tcPr>
          <w:p w14:paraId="4B32C265" w14:textId="77777777" w:rsidR="0097522B" w:rsidRPr="00CB36DB" w:rsidRDefault="0097522B" w:rsidP="0017317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</w:tbl>
    <w:p w14:paraId="61010BF6" w14:textId="77777777" w:rsidR="00F86CC4" w:rsidRPr="0097522B" w:rsidRDefault="00F86CC4" w:rsidP="0097522B"/>
    <w:sectPr w:rsidR="00F86CC4" w:rsidRPr="0097522B" w:rsidSect="00AA1F3D">
      <w:headerReference w:type="default" r:id="rId7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78D360" w14:textId="77777777" w:rsidR="002C0C1F" w:rsidRDefault="002C0C1F" w:rsidP="00C22976">
      <w:pPr>
        <w:spacing w:after="0" w:line="240" w:lineRule="auto"/>
      </w:pPr>
      <w:r>
        <w:separator/>
      </w:r>
    </w:p>
  </w:endnote>
  <w:endnote w:type="continuationSeparator" w:id="0">
    <w:p w14:paraId="1839A8ED" w14:textId="77777777" w:rsidR="002C0C1F" w:rsidRDefault="002C0C1F" w:rsidP="00C229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游ゴシック Light">
    <w:charset w:val="80"/>
    <w:family w:val="auto"/>
    <w:pitch w:val="variable"/>
    <w:sig w:usb0="E00002FF" w:usb1="2AC7FDFF" w:usb2="00000016" w:usb3="00000000" w:csb0="000200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MS Minngs">
    <w:altName w:val="MS Mincho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明朝">
    <w:charset w:val="80"/>
    <w:family w:val="auto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34BC5B" w14:textId="77777777" w:rsidR="002C0C1F" w:rsidRDefault="002C0C1F" w:rsidP="00C22976">
      <w:pPr>
        <w:spacing w:after="0" w:line="240" w:lineRule="auto"/>
      </w:pPr>
      <w:r>
        <w:separator/>
      </w:r>
    </w:p>
  </w:footnote>
  <w:footnote w:type="continuationSeparator" w:id="0">
    <w:p w14:paraId="36D5A886" w14:textId="77777777" w:rsidR="002C0C1F" w:rsidRDefault="002C0C1F" w:rsidP="00C2297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A9E7B3" w14:textId="77777777" w:rsidR="00805C75" w:rsidRPr="007F44D4" w:rsidRDefault="007F44D4" w:rsidP="007F44D4">
    <w:pPr>
      <w:pStyle w:val="Header"/>
    </w:pPr>
    <w:r w:rsidRPr="005857FE">
      <w:rPr>
        <w:rFonts w:ascii="Times New Roman" w:hAnsi="Times New Roman" w:cs="Times New Roman"/>
        <w:sz w:val="24"/>
        <w:szCs w:val="24"/>
      </w:rPr>
      <w:t xml:space="preserve">REVIEW OF </w:t>
    </w:r>
    <w:r>
      <w:rPr>
        <w:rFonts w:ascii="Times New Roman" w:hAnsi="Times New Roman" w:cs="Times New Roman"/>
        <w:sz w:val="24"/>
        <w:szCs w:val="24"/>
      </w:rPr>
      <w:t xml:space="preserve">OBESITY </w:t>
    </w:r>
    <w:r w:rsidRPr="005857FE">
      <w:rPr>
        <w:rFonts w:ascii="Times New Roman" w:hAnsi="Times New Roman" w:cs="Times New Roman"/>
        <w:sz w:val="24"/>
        <w:szCs w:val="24"/>
      </w:rPr>
      <w:t>INTERVENTIONS</w:t>
    </w:r>
    <w:r>
      <w:rPr>
        <w:rFonts w:ascii="Times New Roman" w:hAnsi="Times New Roman" w:cs="Times New Roman"/>
        <w:sz w:val="24"/>
        <w:szCs w:val="24"/>
      </w:rPr>
      <w:t xml:space="preserve"> ACROSS DEVELOPMENT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2976"/>
    <w:rsid w:val="000A22A7"/>
    <w:rsid w:val="000A69E6"/>
    <w:rsid w:val="000F1D8B"/>
    <w:rsid w:val="0011441B"/>
    <w:rsid w:val="002C0C1F"/>
    <w:rsid w:val="00347BA1"/>
    <w:rsid w:val="00457DF2"/>
    <w:rsid w:val="004B62D2"/>
    <w:rsid w:val="005E1D3C"/>
    <w:rsid w:val="006A0428"/>
    <w:rsid w:val="00734DAE"/>
    <w:rsid w:val="007F44D4"/>
    <w:rsid w:val="00805C75"/>
    <w:rsid w:val="00880337"/>
    <w:rsid w:val="008C140C"/>
    <w:rsid w:val="008F0FEE"/>
    <w:rsid w:val="009017CD"/>
    <w:rsid w:val="00946BBB"/>
    <w:rsid w:val="0097522B"/>
    <w:rsid w:val="009C2968"/>
    <w:rsid w:val="009D7876"/>
    <w:rsid w:val="00AA1F3D"/>
    <w:rsid w:val="00BE2EB9"/>
    <w:rsid w:val="00C13EBE"/>
    <w:rsid w:val="00C22976"/>
    <w:rsid w:val="00C5769C"/>
    <w:rsid w:val="00CE70C9"/>
    <w:rsid w:val="00CF4A35"/>
    <w:rsid w:val="00E5059A"/>
    <w:rsid w:val="00E634BF"/>
    <w:rsid w:val="00EF33F4"/>
    <w:rsid w:val="00F86C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5EEED7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22B"/>
  </w:style>
  <w:style w:type="paragraph" w:styleId="Heading1">
    <w:name w:val="heading 1"/>
    <w:basedOn w:val="Normal"/>
    <w:next w:val="Normal"/>
    <w:link w:val="Heading1Char"/>
    <w:uiPriority w:val="9"/>
    <w:qFormat/>
    <w:rsid w:val="0097522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97522B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229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2976"/>
  </w:style>
  <w:style w:type="paragraph" w:styleId="Footer">
    <w:name w:val="footer"/>
    <w:basedOn w:val="Normal"/>
    <w:link w:val="FooterChar"/>
    <w:uiPriority w:val="99"/>
    <w:unhideWhenUsed/>
    <w:rsid w:val="00C229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2976"/>
  </w:style>
  <w:style w:type="table" w:styleId="TableGrid">
    <w:name w:val="Table Grid"/>
    <w:basedOn w:val="TableNormal"/>
    <w:uiPriority w:val="39"/>
    <w:rsid w:val="00AA1F3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97522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7522B"/>
    <w:rPr>
      <w:rFonts w:ascii="Times New Roman" w:eastAsia="Times New Roman" w:hAnsi="Times New Roman" w:cs="Times New Roman"/>
      <w:b/>
      <w:bCs/>
      <w:sz w:val="36"/>
      <w:szCs w:val="36"/>
    </w:rPr>
  </w:style>
  <w:style w:type="character" w:styleId="Hyperlink">
    <w:name w:val="Hyperlink"/>
    <w:basedOn w:val="DefaultParagraphFont"/>
    <w:uiPriority w:val="99"/>
    <w:rsid w:val="0097522B"/>
    <w:rPr>
      <w:color w:val="0000FF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97522B"/>
    <w:pPr>
      <w:spacing w:after="0" w:line="240" w:lineRule="auto"/>
    </w:pPr>
    <w:rPr>
      <w:rFonts w:ascii="Book Antiqua" w:hAnsi="Book Antiqua" w:cs="Consolas"/>
      <w:color w:val="000000"/>
      <w:sz w:val="24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7522B"/>
    <w:rPr>
      <w:rFonts w:ascii="Book Antiqua" w:hAnsi="Book Antiqua" w:cs="Consolas"/>
      <w:color w:val="000000"/>
      <w:sz w:val="24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9752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52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522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52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522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52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522B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97522B"/>
    <w:pPr>
      <w:ind w:left="720"/>
      <w:contextualSpacing/>
    </w:pPr>
  </w:style>
  <w:style w:type="paragraph" w:customStyle="1" w:styleId="Default">
    <w:name w:val="Default"/>
    <w:rsid w:val="0097522B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97522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522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7522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7522B"/>
    <w:rPr>
      <w:rFonts w:ascii="Calibri" w:hAnsi="Calibri" w:cs="Calibri"/>
      <w:noProof/>
    </w:rPr>
  </w:style>
  <w:style w:type="character" w:customStyle="1" w:styleId="apple-style-span">
    <w:name w:val="apple-style-span"/>
    <w:basedOn w:val="DefaultParagraphFont"/>
    <w:rsid w:val="0097522B"/>
  </w:style>
  <w:style w:type="paragraph" w:styleId="NormalWeb">
    <w:name w:val="Normal (Web)"/>
    <w:basedOn w:val="Normal"/>
    <w:uiPriority w:val="99"/>
    <w:unhideWhenUsed/>
    <w:rsid w:val="0097522B"/>
    <w:pPr>
      <w:spacing w:before="100" w:beforeAutospacing="1" w:after="100" w:afterAutospacing="1" w:line="240" w:lineRule="auto"/>
    </w:pPr>
    <w:rPr>
      <w:rFonts w:ascii="Times New Roman" w:eastAsia="MS Minngs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97522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97522B"/>
    <w:pPr>
      <w:spacing w:after="0" w:line="240" w:lineRule="auto"/>
    </w:pPr>
  </w:style>
  <w:style w:type="character" w:customStyle="1" w:styleId="holder">
    <w:name w:val="holder"/>
    <w:basedOn w:val="DefaultParagraphFont"/>
    <w:rsid w:val="0097522B"/>
  </w:style>
  <w:style w:type="character" w:customStyle="1" w:styleId="nlmarticle-title">
    <w:name w:val="nlm_article-title"/>
    <w:basedOn w:val="DefaultParagraphFont"/>
    <w:rsid w:val="0097522B"/>
  </w:style>
  <w:style w:type="character" w:customStyle="1" w:styleId="ListParagraphChar">
    <w:name w:val="List Paragraph Char"/>
    <w:basedOn w:val="DefaultParagraphFont"/>
    <w:link w:val="ListParagraph"/>
    <w:uiPriority w:val="34"/>
    <w:rsid w:val="0097522B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7522B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22B"/>
  </w:style>
  <w:style w:type="paragraph" w:styleId="Heading1">
    <w:name w:val="heading 1"/>
    <w:basedOn w:val="Normal"/>
    <w:next w:val="Normal"/>
    <w:link w:val="Heading1Char"/>
    <w:uiPriority w:val="9"/>
    <w:qFormat/>
    <w:rsid w:val="0097522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97522B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229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2976"/>
  </w:style>
  <w:style w:type="paragraph" w:styleId="Footer">
    <w:name w:val="footer"/>
    <w:basedOn w:val="Normal"/>
    <w:link w:val="FooterChar"/>
    <w:uiPriority w:val="99"/>
    <w:unhideWhenUsed/>
    <w:rsid w:val="00C229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2976"/>
  </w:style>
  <w:style w:type="table" w:styleId="TableGrid">
    <w:name w:val="Table Grid"/>
    <w:basedOn w:val="TableNormal"/>
    <w:uiPriority w:val="39"/>
    <w:rsid w:val="00AA1F3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97522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7522B"/>
    <w:rPr>
      <w:rFonts w:ascii="Times New Roman" w:eastAsia="Times New Roman" w:hAnsi="Times New Roman" w:cs="Times New Roman"/>
      <w:b/>
      <w:bCs/>
      <w:sz w:val="36"/>
      <w:szCs w:val="36"/>
    </w:rPr>
  </w:style>
  <w:style w:type="character" w:styleId="Hyperlink">
    <w:name w:val="Hyperlink"/>
    <w:basedOn w:val="DefaultParagraphFont"/>
    <w:uiPriority w:val="99"/>
    <w:rsid w:val="0097522B"/>
    <w:rPr>
      <w:color w:val="0000FF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97522B"/>
    <w:pPr>
      <w:spacing w:after="0" w:line="240" w:lineRule="auto"/>
    </w:pPr>
    <w:rPr>
      <w:rFonts w:ascii="Book Antiqua" w:hAnsi="Book Antiqua" w:cs="Consolas"/>
      <w:color w:val="000000"/>
      <w:sz w:val="24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7522B"/>
    <w:rPr>
      <w:rFonts w:ascii="Book Antiqua" w:hAnsi="Book Antiqua" w:cs="Consolas"/>
      <w:color w:val="000000"/>
      <w:sz w:val="24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9752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52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522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52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522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52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522B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97522B"/>
    <w:pPr>
      <w:ind w:left="720"/>
      <w:contextualSpacing/>
    </w:pPr>
  </w:style>
  <w:style w:type="paragraph" w:customStyle="1" w:styleId="Default">
    <w:name w:val="Default"/>
    <w:rsid w:val="0097522B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97522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522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7522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7522B"/>
    <w:rPr>
      <w:rFonts w:ascii="Calibri" w:hAnsi="Calibri" w:cs="Calibri"/>
      <w:noProof/>
    </w:rPr>
  </w:style>
  <w:style w:type="character" w:customStyle="1" w:styleId="apple-style-span">
    <w:name w:val="apple-style-span"/>
    <w:basedOn w:val="DefaultParagraphFont"/>
    <w:rsid w:val="0097522B"/>
  </w:style>
  <w:style w:type="paragraph" w:styleId="NormalWeb">
    <w:name w:val="Normal (Web)"/>
    <w:basedOn w:val="Normal"/>
    <w:uiPriority w:val="99"/>
    <w:unhideWhenUsed/>
    <w:rsid w:val="0097522B"/>
    <w:pPr>
      <w:spacing w:before="100" w:beforeAutospacing="1" w:after="100" w:afterAutospacing="1" w:line="240" w:lineRule="auto"/>
    </w:pPr>
    <w:rPr>
      <w:rFonts w:ascii="Times New Roman" w:eastAsia="MS Minngs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97522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97522B"/>
    <w:pPr>
      <w:spacing w:after="0" w:line="240" w:lineRule="auto"/>
    </w:pPr>
  </w:style>
  <w:style w:type="character" w:customStyle="1" w:styleId="holder">
    <w:name w:val="holder"/>
    <w:basedOn w:val="DefaultParagraphFont"/>
    <w:rsid w:val="0097522B"/>
  </w:style>
  <w:style w:type="character" w:customStyle="1" w:styleId="nlmarticle-title">
    <w:name w:val="nlm_article-title"/>
    <w:basedOn w:val="DefaultParagraphFont"/>
    <w:rsid w:val="0097522B"/>
  </w:style>
  <w:style w:type="character" w:customStyle="1" w:styleId="ListParagraphChar">
    <w:name w:val="List Paragraph Char"/>
    <w:basedOn w:val="DefaultParagraphFont"/>
    <w:link w:val="ListParagraph"/>
    <w:uiPriority w:val="34"/>
    <w:rsid w:val="0097522B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7522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4</Pages>
  <Words>4027</Words>
  <Characters>22955</Characters>
  <Application>Microsoft Macintosh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ami</Company>
  <LinksUpToDate>false</LinksUpToDate>
  <CharactersWithSpaces>269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George, Sara Mijares</dc:creator>
  <cp:keywords/>
  <dc:description/>
  <cp:lastModifiedBy>Yaray Agosto</cp:lastModifiedBy>
  <cp:revision>10</cp:revision>
  <dcterms:created xsi:type="dcterms:W3CDTF">2018-11-29T19:01:00Z</dcterms:created>
  <dcterms:modified xsi:type="dcterms:W3CDTF">2019-08-12T18:11:00Z</dcterms:modified>
</cp:coreProperties>
</file>